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592D2" w14:textId="77777777" w:rsidR="00EF35DA" w:rsidRPr="00F626CD" w:rsidRDefault="00F626CD">
      <w:pPr>
        <w:rPr>
          <w:b/>
        </w:rPr>
      </w:pPr>
      <w:bookmarkStart w:id="0" w:name="_GoBack"/>
      <w:bookmarkEnd w:id="0"/>
      <w:r w:rsidRPr="00F626CD">
        <w:rPr>
          <w:b/>
        </w:rPr>
        <w:t>Supplemental Materials</w:t>
      </w:r>
    </w:p>
    <w:p w14:paraId="200E42A8" w14:textId="77777777" w:rsidR="00F626CD" w:rsidRDefault="00F626CD"/>
    <w:p w14:paraId="5E1FDBA1" w14:textId="77777777" w:rsidR="00F626CD" w:rsidRDefault="00F626CD" w:rsidP="00F626CD">
      <w:pPr>
        <w:jc w:val="center"/>
        <w:outlineLvl w:val="0"/>
        <w:rPr>
          <w:rFonts w:ascii="Calibri" w:eastAsia="Times New Roman" w:hAnsi="Calibri" w:cs="Times New Roman"/>
          <w:color w:val="000000"/>
        </w:rPr>
      </w:pPr>
      <w:r>
        <w:rPr>
          <w:rFonts w:ascii="Calibri" w:eastAsia="Times New Roman" w:hAnsi="Calibri" w:cs="Times New Roman"/>
          <w:color w:val="000000"/>
        </w:rPr>
        <w:t xml:space="preserve">Supplemental </w:t>
      </w:r>
      <w:r w:rsidRPr="0006245F">
        <w:rPr>
          <w:rFonts w:ascii="Calibri" w:eastAsia="Times New Roman" w:hAnsi="Calibri" w:cs="Times New Roman"/>
          <w:color w:val="000000"/>
        </w:rPr>
        <w:t xml:space="preserve">Table: </w:t>
      </w:r>
      <w:r>
        <w:rPr>
          <w:rFonts w:ascii="Calibri" w:eastAsia="Times New Roman" w:hAnsi="Calibri" w:cs="Times New Roman"/>
          <w:color w:val="000000"/>
        </w:rPr>
        <w:t>Summary of o</w:t>
      </w:r>
      <w:r w:rsidRPr="0006245F">
        <w:rPr>
          <w:rFonts w:ascii="Calibri" w:eastAsia="Times New Roman" w:hAnsi="Calibri" w:cs="Times New Roman"/>
          <w:color w:val="000000"/>
        </w:rPr>
        <w:t>utcome measures</w:t>
      </w:r>
      <w:r>
        <w:rPr>
          <w:rFonts w:ascii="Calibri" w:eastAsia="Times New Roman" w:hAnsi="Calibri" w:cs="Times New Roman"/>
          <w:color w:val="000000"/>
        </w:rPr>
        <w:t xml:space="preserve"> across care continuum studies</w:t>
      </w:r>
    </w:p>
    <w:p w14:paraId="07399CF6" w14:textId="77777777" w:rsidR="00F626CD" w:rsidRPr="0006245F" w:rsidRDefault="00F626CD" w:rsidP="00F626CD">
      <w:pPr>
        <w:rPr>
          <w:rFonts w:ascii="Calibri" w:eastAsia="Times New Roman" w:hAnsi="Calibri" w:cs="Times New Roman"/>
          <w:color w:val="000000"/>
        </w:rPr>
      </w:pPr>
    </w:p>
    <w:tbl>
      <w:tblPr>
        <w:tblStyle w:val="TableGrid"/>
        <w:tblW w:w="0" w:type="auto"/>
        <w:tblLook w:val="04A0" w:firstRow="1" w:lastRow="0" w:firstColumn="1" w:lastColumn="0" w:noHBand="0" w:noVBand="1"/>
      </w:tblPr>
      <w:tblGrid>
        <w:gridCol w:w="5646"/>
        <w:gridCol w:w="3357"/>
        <w:gridCol w:w="1787"/>
      </w:tblGrid>
      <w:tr w:rsidR="00F626CD" w:rsidRPr="0006245F" w14:paraId="29AAA31B" w14:textId="77777777" w:rsidTr="001452B1">
        <w:tc>
          <w:tcPr>
            <w:tcW w:w="7831" w:type="dxa"/>
          </w:tcPr>
          <w:p w14:paraId="48474B4E" w14:textId="77777777" w:rsidR="00F626CD" w:rsidRPr="0006245F" w:rsidRDefault="00F626CD" w:rsidP="001452B1">
            <w:pPr>
              <w:rPr>
                <w:rFonts w:ascii="Calibri" w:hAnsi="Calibri"/>
                <w:b/>
              </w:rPr>
            </w:pPr>
            <w:r w:rsidRPr="0006245F">
              <w:rPr>
                <w:rFonts w:ascii="Calibri" w:hAnsi="Calibri"/>
                <w:b/>
              </w:rPr>
              <w:t>Measures</w:t>
            </w:r>
          </w:p>
        </w:tc>
        <w:tc>
          <w:tcPr>
            <w:tcW w:w="4312" w:type="dxa"/>
          </w:tcPr>
          <w:p w14:paraId="7220C32E" w14:textId="77777777" w:rsidR="00F626CD" w:rsidRPr="0006245F" w:rsidRDefault="00F626CD" w:rsidP="001452B1">
            <w:pPr>
              <w:rPr>
                <w:rFonts w:ascii="Calibri" w:hAnsi="Calibri"/>
                <w:b/>
              </w:rPr>
            </w:pPr>
            <w:r>
              <w:rPr>
                <w:rFonts w:ascii="Calibri" w:hAnsi="Calibri"/>
                <w:b/>
              </w:rPr>
              <w:t>Time Period</w:t>
            </w:r>
          </w:p>
        </w:tc>
        <w:tc>
          <w:tcPr>
            <w:tcW w:w="2247" w:type="dxa"/>
          </w:tcPr>
          <w:p w14:paraId="6DEC9F5D" w14:textId="77777777" w:rsidR="00F626CD" w:rsidRPr="0006245F" w:rsidRDefault="00F626CD" w:rsidP="001452B1">
            <w:pPr>
              <w:rPr>
                <w:rFonts w:ascii="Calibri" w:hAnsi="Calibri"/>
                <w:b/>
              </w:rPr>
            </w:pPr>
            <w:r w:rsidRPr="0006245F">
              <w:rPr>
                <w:rFonts w:ascii="Calibri" w:hAnsi="Calibri"/>
                <w:b/>
              </w:rPr>
              <w:t>Citation</w:t>
            </w:r>
          </w:p>
        </w:tc>
      </w:tr>
      <w:tr w:rsidR="00F626CD" w:rsidRPr="0006245F" w14:paraId="3C760D92" w14:textId="77777777" w:rsidTr="001452B1">
        <w:tc>
          <w:tcPr>
            <w:tcW w:w="14390" w:type="dxa"/>
            <w:gridSpan w:val="3"/>
          </w:tcPr>
          <w:p w14:paraId="12400114" w14:textId="77777777" w:rsidR="00F626CD" w:rsidRPr="0006245F" w:rsidRDefault="00F626CD" w:rsidP="001452B1">
            <w:pPr>
              <w:rPr>
                <w:rFonts w:ascii="Calibri" w:hAnsi="Calibri"/>
                <w:b/>
              </w:rPr>
            </w:pPr>
            <w:r w:rsidRPr="002D3635">
              <w:rPr>
                <w:rFonts w:ascii="Calibri" w:hAnsi="Calibri"/>
                <w:i/>
              </w:rPr>
              <w:t>Linkage</w:t>
            </w:r>
            <w:r>
              <w:rPr>
                <w:rFonts w:ascii="Calibri" w:hAnsi="Calibri"/>
                <w:i/>
              </w:rPr>
              <w:t xml:space="preserve"> studies</w:t>
            </w:r>
          </w:p>
        </w:tc>
      </w:tr>
      <w:tr w:rsidR="00F626CD" w:rsidRPr="0006245F" w14:paraId="63943530" w14:textId="77777777" w:rsidTr="001452B1">
        <w:tc>
          <w:tcPr>
            <w:tcW w:w="7831" w:type="dxa"/>
          </w:tcPr>
          <w:p w14:paraId="17F36173" w14:textId="77777777" w:rsidR="00F626CD" w:rsidRPr="0006245F" w:rsidRDefault="00F626CD" w:rsidP="001452B1">
            <w:pPr>
              <w:rPr>
                <w:rFonts w:ascii="Calibri" w:hAnsi="Calibri"/>
              </w:rPr>
            </w:pPr>
            <w:r w:rsidRPr="0006245F">
              <w:rPr>
                <w:rFonts w:ascii="Calibri" w:hAnsi="Calibri"/>
              </w:rPr>
              <w:t xml:space="preserve">At least 1 CD4 count or other laboratory value </w:t>
            </w:r>
          </w:p>
        </w:tc>
        <w:tc>
          <w:tcPr>
            <w:tcW w:w="4312" w:type="dxa"/>
          </w:tcPr>
          <w:p w14:paraId="6EEE3039" w14:textId="77777777" w:rsidR="00F626CD" w:rsidRPr="0006245F" w:rsidRDefault="00F626CD" w:rsidP="001452B1">
            <w:pPr>
              <w:rPr>
                <w:rFonts w:ascii="Calibri" w:hAnsi="Calibri"/>
              </w:rPr>
            </w:pPr>
            <w:r w:rsidRPr="0006245F">
              <w:rPr>
                <w:rFonts w:ascii="Calibri" w:hAnsi="Calibri"/>
              </w:rPr>
              <w:t>within 91 days with 7 day lag</w:t>
            </w:r>
          </w:p>
        </w:tc>
        <w:tc>
          <w:tcPr>
            <w:tcW w:w="2247" w:type="dxa"/>
          </w:tcPr>
          <w:p w14:paraId="42BCE46E" w14:textId="25B32CEA" w:rsidR="00F626CD" w:rsidRPr="0006245F" w:rsidRDefault="00F626CD" w:rsidP="009B35E2">
            <w:pPr>
              <w:rPr>
                <w:rFonts w:ascii="Calibri" w:hAnsi="Calibri"/>
              </w:rPr>
            </w:pPr>
            <w:r w:rsidRPr="0006245F">
              <w:rPr>
                <w:rFonts w:ascii="Calibri" w:hAnsi="Calibri"/>
              </w:rPr>
              <w:fldChar w:fldCharType="begin"/>
            </w:r>
            <w:r w:rsidR="009B35E2">
              <w:rPr>
                <w:rFonts w:ascii="Calibri" w:hAnsi="Calibri"/>
              </w:rPr>
              <w:instrText xml:space="preserve"> ADDIN EN.CITE &lt;EndNote&gt;&lt;Cite&gt;&lt;Author&gt;Bocour&lt;/Author&gt;&lt;Year&gt;2013&lt;/Year&gt;&lt;RecNum&gt;1&lt;/RecNum&gt;&lt;DisplayText&gt;(1)&lt;/DisplayText&gt;&lt;record&gt;&lt;rec-number&gt;1&lt;/rec-number&gt;&lt;foreign-keys&gt;&lt;key app="EN" db-id="9tpf95sajf9vdjee05exes0o59pa9ad0pzes" timestamp="1447778725"&gt;1&lt;/key&gt;&lt;/foreign-keys&gt;&lt;ref-type name="Journal Article"&gt;17&lt;/ref-type&gt;&lt;contributors&gt;&lt;authors&gt;&lt;author&gt;Bocour, A.&lt;/author&gt;&lt;author&gt;Renaud, T. C.&lt;/author&gt;&lt;author&gt;Udeagu, C. C.&lt;/author&gt;&lt;author&gt;Shepard, C. W.&lt;/author&gt;&lt;/authors&gt;&lt;/contributors&gt;&lt;auth-address&gt;HIV Epidemiology and Field Services Program, New York City Department of Health and Mental Hygiene, New York, New York, USA.&lt;/auth-address&gt;&lt;titles&gt;&lt;title&gt;HIV partner services are associated with timely linkage to HIV medical care&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961-3&lt;/pages&gt;&lt;volume&gt;27&lt;/volume&gt;&lt;number&gt;18&lt;/number&gt;&lt;edition&gt;2013/11/06&lt;/edition&gt;&lt;keywords&gt;&lt;keyword&gt;Adult&lt;/keyword&gt;&lt;keyword&gt;Contact Tracing&lt;/keyword&gt;&lt;keyword&gt;Female&lt;/keyword&gt;&lt;keyword&gt;HIV Infections/ diagnosis/ therapy&lt;/keyword&gt;&lt;keyword&gt;Health Services Administration&lt;/keyword&gt;&lt;keyword&gt;Health Services Research&lt;/keyword&gt;&lt;keyword&gt;Humans&lt;/keyword&gt;&lt;keyword&gt;Male&lt;/keyword&gt;&lt;keyword&gt;New York City&lt;/keyword&gt;&lt;/keywords&gt;&lt;dates&gt;&lt;year&gt;2013&lt;/year&gt;&lt;pub-dates&gt;&lt;date&gt;Nov 28&lt;/date&gt;&lt;/pub-dates&gt;&lt;/dates&gt;&lt;isbn&gt;1473-5571 (Electronic)&amp;#xD;0269-9370 (Linking)&lt;/isbn&gt;&lt;accession-num&gt;24189585&lt;/accession-num&gt;&lt;urls&gt;&lt;related-urls&gt;&lt;url&gt;http://graphics.tx.ovid.com/ovftpdfs/FPDDNCFBIFJLCD00/fs047/ovft/live/gv024/00002030/00002030-201311280-00016.pdf&lt;/url&gt;&lt;/related-urls&gt;&lt;/urls&gt;&lt;electronic-resource-num&gt;10.1097/qad.0000000000000031&lt;/electronic-resource-num&gt;&lt;remote-database-provider&gt;NLM&lt;/remote-database-provider&gt;&lt;language&gt;eng&lt;/language&gt;&lt;/record&gt;&lt;/Cite&gt;&lt;/EndNote&gt;</w:instrText>
            </w:r>
            <w:r w:rsidRPr="0006245F">
              <w:rPr>
                <w:rFonts w:ascii="Calibri" w:hAnsi="Calibri"/>
              </w:rPr>
              <w:fldChar w:fldCharType="separate"/>
            </w:r>
            <w:r w:rsidR="009B35E2">
              <w:rPr>
                <w:rFonts w:ascii="Calibri" w:hAnsi="Calibri"/>
                <w:noProof/>
              </w:rPr>
              <w:t>(1)</w:t>
            </w:r>
            <w:r w:rsidRPr="0006245F">
              <w:rPr>
                <w:rFonts w:ascii="Calibri" w:hAnsi="Calibri"/>
              </w:rPr>
              <w:fldChar w:fldCharType="end"/>
            </w:r>
          </w:p>
        </w:tc>
      </w:tr>
      <w:tr w:rsidR="00F626CD" w:rsidRPr="0006245F" w14:paraId="50BBCA26" w14:textId="77777777" w:rsidTr="001452B1">
        <w:tc>
          <w:tcPr>
            <w:tcW w:w="7831" w:type="dxa"/>
          </w:tcPr>
          <w:p w14:paraId="47C95B7D" w14:textId="77777777" w:rsidR="00F626CD" w:rsidRPr="0006245F" w:rsidRDefault="00F626CD" w:rsidP="001452B1">
            <w:pPr>
              <w:rPr>
                <w:rFonts w:ascii="Calibri" w:hAnsi="Calibri"/>
              </w:rPr>
            </w:pPr>
            <w:r w:rsidRPr="0006245F">
              <w:rPr>
                <w:rFonts w:ascii="Calibri" w:hAnsi="Calibri"/>
              </w:rPr>
              <w:t xml:space="preserve">At least 1 CD4 count or viral load </w:t>
            </w:r>
          </w:p>
        </w:tc>
        <w:tc>
          <w:tcPr>
            <w:tcW w:w="4312" w:type="dxa"/>
          </w:tcPr>
          <w:p w14:paraId="12C79737" w14:textId="77777777" w:rsidR="00F626CD" w:rsidRPr="0006245F" w:rsidRDefault="00F626CD" w:rsidP="001452B1">
            <w:pPr>
              <w:rPr>
                <w:rFonts w:ascii="Calibri" w:hAnsi="Calibri"/>
              </w:rPr>
            </w:pPr>
            <w:r w:rsidRPr="0006245F">
              <w:rPr>
                <w:rFonts w:ascii="Calibri" w:hAnsi="Calibri"/>
              </w:rPr>
              <w:t>within 3 months of initial diagnosis</w:t>
            </w:r>
          </w:p>
        </w:tc>
        <w:tc>
          <w:tcPr>
            <w:tcW w:w="2247" w:type="dxa"/>
          </w:tcPr>
          <w:p w14:paraId="0E00D36E" w14:textId="7658F76C" w:rsidR="00F626CD" w:rsidRPr="0006245F" w:rsidRDefault="00F626CD" w:rsidP="009B35E2">
            <w:pPr>
              <w:rPr>
                <w:rFonts w:ascii="Calibri" w:hAnsi="Calibri"/>
              </w:rPr>
            </w:pPr>
            <w:r w:rsidRPr="0006245F">
              <w:rPr>
                <w:rFonts w:ascii="Calibri" w:hAnsi="Calibri"/>
              </w:rPr>
              <w:fldChar w:fldCharType="begin">
                <w:fldData xml:space="preserve">PEVuZE5vdGU+PENpdGU+PEF1dGhvcj5DYXN0ZWw8L0F1dGhvcj48WWVhcj4yMDE0PC9ZZWFyPjxS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c4NS05PC9wYWdlcz48dm9sdW1lPjI2PC92b2x1bWU+PG51bWJlcj42PC9u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==
</w:fldData>
              </w:fldChar>
            </w:r>
            <w:r w:rsidR="009B35E2">
              <w:rPr>
                <w:rFonts w:ascii="Calibri" w:hAnsi="Calibri"/>
              </w:rPr>
              <w:instrText xml:space="preserve"> ADDIN EN.CITE </w:instrText>
            </w:r>
            <w:r w:rsidR="009B35E2">
              <w:rPr>
                <w:rFonts w:ascii="Calibri" w:hAnsi="Calibri"/>
              </w:rPr>
              <w:fldChar w:fldCharType="begin">
                <w:fldData xml:space="preserve">PEVuZE5vdGU+PENpdGU+PEF1dGhvcj5DYXN0ZWw8L0F1dGhvcj48WWVhcj4yMDE0PC9ZZWFyPjxS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==
</w:fldData>
              </w:fldChar>
            </w:r>
            <w:r w:rsidR="009B35E2">
              <w:rPr>
                <w:rFonts w:ascii="Calibri" w:hAnsi="Calibri"/>
              </w:rPr>
              <w:instrText xml:space="preserve"> ADDIN EN.CITE.DATA </w:instrText>
            </w:r>
            <w:r w:rsidR="009B35E2">
              <w:rPr>
                <w:rFonts w:ascii="Calibri" w:hAnsi="Calibri"/>
              </w:rPr>
            </w:r>
            <w:r w:rsidR="009B35E2">
              <w:rPr>
                <w:rFonts w:ascii="Calibri" w:hAnsi="Calibri"/>
              </w:rPr>
              <w:fldChar w:fldCharType="end"/>
            </w:r>
            <w:r w:rsidRPr="0006245F">
              <w:rPr>
                <w:rFonts w:ascii="Calibri" w:hAnsi="Calibri"/>
              </w:rPr>
            </w:r>
            <w:r w:rsidRPr="0006245F">
              <w:rPr>
                <w:rFonts w:ascii="Calibri" w:hAnsi="Calibri"/>
              </w:rPr>
              <w:fldChar w:fldCharType="separate"/>
            </w:r>
            <w:r w:rsidR="009B35E2">
              <w:rPr>
                <w:rFonts w:ascii="Calibri" w:hAnsi="Calibri"/>
                <w:noProof/>
              </w:rPr>
              <w:t>(2)</w:t>
            </w:r>
            <w:r w:rsidRPr="0006245F">
              <w:rPr>
                <w:rFonts w:ascii="Calibri" w:hAnsi="Calibri"/>
              </w:rPr>
              <w:fldChar w:fldCharType="end"/>
            </w:r>
          </w:p>
        </w:tc>
      </w:tr>
      <w:tr w:rsidR="00F626CD" w:rsidRPr="0006245F" w14:paraId="63EB779E" w14:textId="77777777" w:rsidTr="001452B1">
        <w:tc>
          <w:tcPr>
            <w:tcW w:w="7831" w:type="dxa"/>
          </w:tcPr>
          <w:p w14:paraId="4F46ED91" w14:textId="77777777" w:rsidR="00F626CD" w:rsidRPr="0006245F" w:rsidRDefault="00F626CD" w:rsidP="001452B1">
            <w:pPr>
              <w:rPr>
                <w:rFonts w:ascii="Calibri" w:hAnsi="Calibri"/>
              </w:rPr>
            </w:pPr>
            <w:r w:rsidRPr="0006245F">
              <w:rPr>
                <w:rFonts w:ascii="Calibri" w:hAnsi="Calibri"/>
              </w:rPr>
              <w:t xml:space="preserve">At least 1 CD4 count or other laboratory value </w:t>
            </w:r>
          </w:p>
        </w:tc>
        <w:tc>
          <w:tcPr>
            <w:tcW w:w="4312" w:type="dxa"/>
          </w:tcPr>
          <w:p w14:paraId="6F14C4BD" w14:textId="77777777" w:rsidR="00F626CD" w:rsidRPr="0006245F" w:rsidRDefault="00F626CD" w:rsidP="001452B1">
            <w:pPr>
              <w:rPr>
                <w:rFonts w:ascii="Calibri" w:hAnsi="Calibri"/>
              </w:rPr>
            </w:pPr>
            <w:r w:rsidRPr="0006245F">
              <w:rPr>
                <w:rFonts w:ascii="Calibri" w:hAnsi="Calibri"/>
              </w:rPr>
              <w:t>within 6 months</w:t>
            </w:r>
          </w:p>
        </w:tc>
        <w:tc>
          <w:tcPr>
            <w:tcW w:w="2247" w:type="dxa"/>
          </w:tcPr>
          <w:p w14:paraId="0ACC8A8A" w14:textId="4B7AEA34" w:rsidR="00F626CD" w:rsidRPr="0006245F" w:rsidRDefault="00F626CD" w:rsidP="009B35E2">
            <w:pPr>
              <w:rPr>
                <w:rFonts w:ascii="Calibri" w:hAnsi="Calibri"/>
              </w:rPr>
            </w:pPr>
            <w:r w:rsidRPr="0006245F">
              <w:rPr>
                <w:rFonts w:ascii="Calibri" w:hAnsi="Calibri"/>
              </w:rPr>
              <w:fldChar w:fldCharType="begin">
                <w:fldData xml:space="preserve">PEVuZE5vdGU+PENpdGU+PEF1dGhvcj5XaWxsaXM8L0F1dGhvcj48WWVhcj4yMDEzPC9ZZWFyPjxS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</w:fldData>
              </w:fldChar>
            </w:r>
            <w:r w:rsidR="009B35E2">
              <w:rPr>
                <w:rFonts w:ascii="Calibri" w:hAnsi="Calibri"/>
              </w:rPr>
              <w:instrText xml:space="preserve"> ADDIN EN.CITE </w:instrText>
            </w:r>
            <w:r w:rsidR="009B35E2">
              <w:rPr>
                <w:rFonts w:ascii="Calibri" w:hAnsi="Calibri"/>
              </w:rPr>
              <w:fldChar w:fldCharType="begin">
                <w:fldData xml:space="preserve">PEVuZE5vdGU+PENpdGU+PEF1dGhvcj5XaWxsaXM8L0F1dGhvcj48WWVhcj4yMDEzPC9ZZWFyPjxS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</w:fldData>
              </w:fldChar>
            </w:r>
            <w:r w:rsidR="009B35E2">
              <w:rPr>
                <w:rFonts w:ascii="Calibri" w:hAnsi="Calibri"/>
              </w:rPr>
              <w:instrText xml:space="preserve"> ADDIN EN.CITE.DATA </w:instrText>
            </w:r>
            <w:r w:rsidR="009B35E2">
              <w:rPr>
                <w:rFonts w:ascii="Calibri" w:hAnsi="Calibri"/>
              </w:rPr>
            </w:r>
            <w:r w:rsidR="009B35E2">
              <w:rPr>
                <w:rFonts w:ascii="Calibri" w:hAnsi="Calibri"/>
              </w:rPr>
              <w:fldChar w:fldCharType="end"/>
            </w:r>
            <w:r w:rsidRPr="0006245F">
              <w:rPr>
                <w:rFonts w:ascii="Calibri" w:hAnsi="Calibri"/>
              </w:rPr>
            </w:r>
            <w:r w:rsidRPr="0006245F">
              <w:rPr>
                <w:rFonts w:ascii="Calibri" w:hAnsi="Calibri"/>
              </w:rPr>
              <w:fldChar w:fldCharType="separate"/>
            </w:r>
            <w:r w:rsidR="009B35E2">
              <w:rPr>
                <w:rFonts w:ascii="Calibri" w:hAnsi="Calibri"/>
                <w:noProof/>
              </w:rPr>
              <w:t>(3)</w:t>
            </w:r>
            <w:r w:rsidRPr="0006245F">
              <w:rPr>
                <w:rFonts w:ascii="Calibri" w:hAnsi="Calibri"/>
              </w:rPr>
              <w:fldChar w:fldCharType="end"/>
            </w:r>
          </w:p>
        </w:tc>
      </w:tr>
      <w:tr w:rsidR="00F626CD" w:rsidRPr="0006245F" w14:paraId="3287EA05" w14:textId="77777777" w:rsidTr="001452B1">
        <w:tc>
          <w:tcPr>
            <w:tcW w:w="7831" w:type="dxa"/>
          </w:tcPr>
          <w:p w14:paraId="5B58DE09" w14:textId="77777777" w:rsidR="00F626CD" w:rsidRPr="0006245F" w:rsidRDefault="00F626CD" w:rsidP="001452B1">
            <w:pPr>
              <w:rPr>
                <w:rFonts w:ascii="Calibri" w:hAnsi="Calibri"/>
              </w:rPr>
            </w:pPr>
            <w:r w:rsidRPr="0006245F">
              <w:rPr>
                <w:rFonts w:ascii="Calibri" w:hAnsi="Calibri"/>
              </w:rPr>
              <w:t>Having received HIV medical care (from a doctor, nurse practitioner, or physician assistant)</w:t>
            </w:r>
          </w:p>
        </w:tc>
        <w:tc>
          <w:tcPr>
            <w:tcW w:w="4312" w:type="dxa"/>
          </w:tcPr>
          <w:p w14:paraId="7B4ADFD9" w14:textId="77777777" w:rsidR="00F626CD" w:rsidRPr="0006245F" w:rsidRDefault="00F626CD" w:rsidP="001452B1">
            <w:pPr>
              <w:rPr>
                <w:rFonts w:ascii="Calibri" w:hAnsi="Calibri"/>
              </w:rPr>
            </w:pPr>
            <w:r w:rsidRPr="0006245F">
              <w:rPr>
                <w:rFonts w:ascii="Calibri" w:hAnsi="Calibri"/>
              </w:rPr>
              <w:t>past 6 months</w:t>
            </w:r>
          </w:p>
        </w:tc>
        <w:tc>
          <w:tcPr>
            <w:tcW w:w="2247" w:type="dxa"/>
          </w:tcPr>
          <w:p w14:paraId="027A8D35" w14:textId="621E8FAB" w:rsidR="00F626CD" w:rsidRPr="0006245F" w:rsidRDefault="00F626CD" w:rsidP="009B35E2">
            <w:pPr>
              <w:rPr>
                <w:rFonts w:ascii="Calibri" w:hAnsi="Calibri"/>
              </w:rPr>
            </w:pPr>
            <w:r w:rsidRPr="0006245F">
              <w:rPr>
                <w:rFonts w:ascii="Calibri" w:hAnsi="Calibri"/>
              </w:rPr>
              <w:fldChar w:fldCharType="begin">
                <w:fldData xml:space="preserve">PEVuZE5vdGU+PENpdGU+PEF1dGhvcj5DcmF3PC9BdXRob3I+PFllYXI+MjAwODwvWWVhcj48UmVj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=
</w:fldData>
              </w:fldChar>
            </w:r>
            <w:r w:rsidR="009B35E2">
              <w:rPr>
                <w:rFonts w:ascii="Calibri" w:hAnsi="Calibri"/>
              </w:rPr>
              <w:instrText xml:space="preserve"> ADDIN EN.CITE </w:instrText>
            </w:r>
            <w:r w:rsidR="009B35E2">
              <w:rPr>
                <w:rFonts w:ascii="Calibri" w:hAnsi="Calibri"/>
              </w:rPr>
              <w:fldChar w:fldCharType="begin">
                <w:fldData xml:space="preserve">PEVuZE5vdGU+PENpdGU+PEF1dGhvcj5DcmF3PC9BdXRob3I+PFllYXI+MjAwODwvWWVhcj48UmVj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=
</w:fldData>
              </w:fldChar>
            </w:r>
            <w:r w:rsidR="009B35E2">
              <w:rPr>
                <w:rFonts w:ascii="Calibri" w:hAnsi="Calibri"/>
              </w:rPr>
              <w:instrText xml:space="preserve"> ADDIN EN.CITE.DATA </w:instrText>
            </w:r>
            <w:r w:rsidR="009B35E2">
              <w:rPr>
                <w:rFonts w:ascii="Calibri" w:hAnsi="Calibri"/>
              </w:rPr>
            </w:r>
            <w:r w:rsidR="009B35E2">
              <w:rPr>
                <w:rFonts w:ascii="Calibri" w:hAnsi="Calibri"/>
              </w:rPr>
              <w:fldChar w:fldCharType="end"/>
            </w:r>
            <w:r w:rsidRPr="0006245F">
              <w:rPr>
                <w:rFonts w:ascii="Calibri" w:hAnsi="Calibri"/>
              </w:rPr>
            </w:r>
            <w:r w:rsidRPr="0006245F">
              <w:rPr>
                <w:rFonts w:ascii="Calibri" w:hAnsi="Calibri"/>
              </w:rPr>
              <w:fldChar w:fldCharType="separate"/>
            </w:r>
            <w:r w:rsidR="009B35E2">
              <w:rPr>
                <w:rFonts w:ascii="Calibri" w:hAnsi="Calibri"/>
                <w:noProof/>
              </w:rPr>
              <w:t>(4)</w:t>
            </w:r>
            <w:r w:rsidRPr="0006245F">
              <w:rPr>
                <w:rFonts w:ascii="Calibri" w:hAnsi="Calibri"/>
              </w:rPr>
              <w:fldChar w:fldCharType="end"/>
            </w:r>
          </w:p>
        </w:tc>
      </w:tr>
      <w:tr w:rsidR="00F626CD" w:rsidRPr="0006245F" w14:paraId="25D18651" w14:textId="77777777" w:rsidTr="001452B1">
        <w:tc>
          <w:tcPr>
            <w:tcW w:w="7831" w:type="dxa"/>
          </w:tcPr>
          <w:p w14:paraId="23298B67" w14:textId="77777777" w:rsidR="00F626CD" w:rsidRPr="0006245F" w:rsidRDefault="00F626CD" w:rsidP="001452B1">
            <w:pPr>
              <w:rPr>
                <w:rFonts w:ascii="Calibri" w:hAnsi="Calibri"/>
              </w:rPr>
            </w:pPr>
            <w:r w:rsidRPr="0006245F">
              <w:rPr>
                <w:rFonts w:ascii="Calibri" w:hAnsi="Calibri"/>
              </w:rPr>
              <w:t xml:space="preserve">“Established care” = at least two viral load or CD4 tests, separated by at least 91 days, among those </w:t>
            </w:r>
            <w:r>
              <w:rPr>
                <w:rFonts w:ascii="Calibri" w:hAnsi="Calibri"/>
              </w:rPr>
              <w:t>who had ever initiated care</w:t>
            </w:r>
          </w:p>
        </w:tc>
        <w:tc>
          <w:tcPr>
            <w:tcW w:w="4312" w:type="dxa"/>
          </w:tcPr>
          <w:p w14:paraId="0BD5A0C6" w14:textId="77777777" w:rsidR="00F626CD" w:rsidRPr="0006245F" w:rsidRDefault="00F626CD" w:rsidP="001452B1">
            <w:pPr>
              <w:rPr>
                <w:rFonts w:ascii="Calibri" w:hAnsi="Calibri"/>
              </w:rPr>
            </w:pPr>
            <w:r w:rsidRPr="0006245F">
              <w:rPr>
                <w:rFonts w:ascii="Calibri" w:hAnsi="Calibri"/>
              </w:rPr>
              <w:t>12-month period after initial diagnosis</w:t>
            </w:r>
          </w:p>
        </w:tc>
        <w:tc>
          <w:tcPr>
            <w:tcW w:w="2247" w:type="dxa"/>
          </w:tcPr>
          <w:p w14:paraId="1D8581CE" w14:textId="0DEEECEB" w:rsidR="00F626CD" w:rsidRPr="0006245F" w:rsidRDefault="00F626CD" w:rsidP="009B35E2">
            <w:pPr>
              <w:rPr>
                <w:rFonts w:ascii="Calibri" w:hAnsi="Calibri"/>
              </w:rPr>
            </w:pPr>
            <w:r w:rsidRPr="0006245F">
              <w:rPr>
                <w:rFonts w:ascii="Calibri" w:hAnsi="Calibri"/>
              </w:rPr>
              <w:fldChar w:fldCharType="begin"/>
            </w:r>
            <w:r w:rsidR="009B35E2">
              <w:rPr>
                <w:rFonts w:ascii="Calibri" w:hAnsi="Calibri"/>
              </w:rPr>
              <w:instrText xml:space="preserve"> ADDIN EN.CITE &lt;EndNote&gt;&lt;Cite&gt;&lt;Author&gt;Bocour&lt;/Author&gt;&lt;Year&gt;2013&lt;/Year&gt;&lt;RecNum&gt;1&lt;/RecNum&gt;&lt;DisplayText&gt;(1)&lt;/DisplayText&gt;&lt;record&gt;&lt;rec-number&gt;1&lt;/rec-number&gt;&lt;foreign-keys&gt;&lt;key app="EN" db-id="9tpf95sajf9vdjee05exes0o59pa9ad0pzes" timestamp="1447778725"&gt;1&lt;/key&gt;&lt;/foreign-keys&gt;&lt;ref-type name="Journal Article"&gt;17&lt;/ref-type&gt;&lt;contributors&gt;&lt;authors&gt;&lt;author&gt;Bocour, A.&lt;/author&gt;&lt;author&gt;Renaud, T. C.&lt;/author&gt;&lt;author&gt;Udeagu, C. C.&lt;/author&gt;&lt;author&gt;Shepard, C. W.&lt;/author&gt;&lt;/authors&gt;&lt;/contributors&gt;&lt;auth-address&gt;HIV Epidemiology and Field Services Program, New York City Department of Health and Mental Hygiene, New York, New York, USA.&lt;/auth-address&gt;&lt;titles&gt;&lt;title&gt;HIV partner services are associated with timely linkage to HIV medical care&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961-3&lt;/pages&gt;&lt;volume&gt;27&lt;/volume&gt;&lt;number&gt;18&lt;/number&gt;&lt;edition&gt;2013/11/06&lt;/edition&gt;&lt;keywords&gt;&lt;keyword&gt;Adult&lt;/keyword&gt;&lt;keyword&gt;Contact Tracing&lt;/keyword&gt;&lt;keyword&gt;Female&lt;/keyword&gt;&lt;keyword&gt;HIV Infections/ diagnosis/ therapy&lt;/keyword&gt;&lt;keyword&gt;Health Services Administration&lt;/keyword&gt;&lt;keyword&gt;Health Services Research&lt;/keyword&gt;&lt;keyword&gt;Humans&lt;/keyword&gt;&lt;keyword&gt;Male&lt;/keyword&gt;&lt;keyword&gt;New York City&lt;/keyword&gt;&lt;/keywords&gt;&lt;dates&gt;&lt;year&gt;2013&lt;/year&gt;&lt;pub-dates&gt;&lt;date&gt;Nov 28&lt;/date&gt;&lt;/pub-dates&gt;&lt;/dates&gt;&lt;isbn&gt;1473-5571 (Electronic)&amp;#xD;0269-9370 (Linking)&lt;/isbn&gt;&lt;accession-num&gt;24189585&lt;/accession-num&gt;&lt;urls&gt;&lt;related-urls&gt;&lt;url&gt;http://graphics.tx.ovid.com/ovftpdfs/FPDDNCFBIFJLCD00/fs047/ovft/live/gv024/00002030/00002030-201311280-00016.pdf&lt;/url&gt;&lt;/related-urls&gt;&lt;/urls&gt;&lt;electronic-resource-num&gt;10.1097/qad.0000000000000031&lt;/electronic-resource-num&gt;&lt;remote-database-provider&gt;NLM&lt;/remote-database-provider&gt;&lt;language&gt;eng&lt;/language&gt;&lt;/record&gt;&lt;/Cite&gt;&lt;/EndNote&gt;</w:instrText>
            </w:r>
            <w:r w:rsidRPr="0006245F">
              <w:rPr>
                <w:rFonts w:ascii="Calibri" w:hAnsi="Calibri"/>
              </w:rPr>
              <w:fldChar w:fldCharType="separate"/>
            </w:r>
            <w:r w:rsidR="009B35E2">
              <w:rPr>
                <w:rFonts w:ascii="Calibri" w:hAnsi="Calibri"/>
                <w:noProof/>
              </w:rPr>
              <w:t>(1)</w:t>
            </w:r>
            <w:r w:rsidRPr="0006245F">
              <w:rPr>
                <w:rFonts w:ascii="Calibri" w:hAnsi="Calibri"/>
              </w:rPr>
              <w:fldChar w:fldCharType="end"/>
            </w:r>
          </w:p>
        </w:tc>
      </w:tr>
      <w:tr w:rsidR="00F626CD" w:rsidRPr="0006245F" w14:paraId="48FBA54B" w14:textId="77777777" w:rsidTr="001452B1">
        <w:tc>
          <w:tcPr>
            <w:tcW w:w="7831" w:type="dxa"/>
          </w:tcPr>
          <w:p w14:paraId="721A9A07" w14:textId="77777777" w:rsidR="00F626CD" w:rsidRPr="0006245F" w:rsidRDefault="00F626CD" w:rsidP="001452B1">
            <w:pPr>
              <w:rPr>
                <w:rFonts w:ascii="Calibri" w:hAnsi="Calibri"/>
              </w:rPr>
            </w:pPr>
            <w:r w:rsidRPr="0006245F">
              <w:rPr>
                <w:rFonts w:ascii="Calibri" w:hAnsi="Calibri"/>
              </w:rPr>
              <w:t>“Engaged in care” = two clinic visits for HIV care after the posttest counseling visit</w:t>
            </w:r>
          </w:p>
        </w:tc>
        <w:tc>
          <w:tcPr>
            <w:tcW w:w="4312" w:type="dxa"/>
          </w:tcPr>
          <w:p w14:paraId="0193FF20" w14:textId="77777777" w:rsidR="00F626CD" w:rsidRPr="0006245F" w:rsidRDefault="00F626CD" w:rsidP="001452B1">
            <w:pPr>
              <w:rPr>
                <w:rFonts w:ascii="Calibri" w:hAnsi="Calibri"/>
              </w:rPr>
            </w:pPr>
            <w:r w:rsidRPr="0006245F">
              <w:rPr>
                <w:rFonts w:ascii="Calibri" w:hAnsi="Calibri"/>
              </w:rPr>
              <w:t>within 6 months of the initial positive test</w:t>
            </w:r>
          </w:p>
        </w:tc>
        <w:tc>
          <w:tcPr>
            <w:tcW w:w="2247" w:type="dxa"/>
          </w:tcPr>
          <w:p w14:paraId="25AF166A" w14:textId="1D631F2F" w:rsidR="00F626CD" w:rsidRPr="0006245F" w:rsidRDefault="00F626CD" w:rsidP="009B35E2">
            <w:pPr>
              <w:rPr>
                <w:rFonts w:ascii="Calibri" w:hAnsi="Calibri"/>
              </w:rPr>
            </w:pPr>
            <w:r w:rsidRPr="0006245F">
              <w:rPr>
                <w:rFonts w:ascii="Calibri" w:hAnsi="Calibri"/>
              </w:rPr>
              <w:fldChar w:fldCharType="begin">
                <w:fldData xml:space="preserve">PEVuZE5vdGU+PENpdGU+PEF1dGhvcj5LZWxsZXI8L0F1dGhvcj48WWVhcj4yMDExPC9ZZWFyPjxS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</w:fldData>
              </w:fldChar>
            </w:r>
            <w:r w:rsidR="009B35E2">
              <w:rPr>
                <w:rFonts w:ascii="Calibri" w:hAnsi="Calibri"/>
              </w:rPr>
              <w:instrText xml:space="preserve"> ADDIN EN.CITE </w:instrText>
            </w:r>
            <w:r w:rsidR="009B35E2">
              <w:rPr>
                <w:rFonts w:ascii="Calibri" w:hAnsi="Calibri"/>
              </w:rPr>
              <w:fldChar w:fldCharType="begin">
                <w:fldData xml:space="preserve">PEVuZE5vdGU+PENpdGU+PEF1dGhvcj5LZWxsZXI8L0F1dGhvcj48WWVhcj4yMDExPC9ZZWFyPjxS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</w:fldData>
              </w:fldChar>
            </w:r>
            <w:r w:rsidR="009B35E2">
              <w:rPr>
                <w:rFonts w:ascii="Calibri" w:hAnsi="Calibri"/>
              </w:rPr>
              <w:instrText xml:space="preserve"> ADDIN EN.CITE.DATA </w:instrText>
            </w:r>
            <w:r w:rsidR="009B35E2">
              <w:rPr>
                <w:rFonts w:ascii="Calibri" w:hAnsi="Calibri"/>
              </w:rPr>
            </w:r>
            <w:r w:rsidR="009B35E2">
              <w:rPr>
                <w:rFonts w:ascii="Calibri" w:hAnsi="Calibri"/>
              </w:rPr>
              <w:fldChar w:fldCharType="end"/>
            </w:r>
            <w:r w:rsidRPr="0006245F">
              <w:rPr>
                <w:rFonts w:ascii="Calibri" w:hAnsi="Calibri"/>
              </w:rPr>
            </w:r>
            <w:r w:rsidRPr="0006245F">
              <w:rPr>
                <w:rFonts w:ascii="Calibri" w:hAnsi="Calibri"/>
              </w:rPr>
              <w:fldChar w:fldCharType="separate"/>
            </w:r>
            <w:r w:rsidR="009B35E2">
              <w:rPr>
                <w:rFonts w:ascii="Calibri" w:hAnsi="Calibri"/>
                <w:noProof/>
              </w:rPr>
              <w:t>(5)</w:t>
            </w:r>
            <w:r w:rsidRPr="0006245F">
              <w:rPr>
                <w:rFonts w:ascii="Calibri" w:hAnsi="Calibri"/>
              </w:rPr>
              <w:fldChar w:fldCharType="end"/>
            </w:r>
          </w:p>
        </w:tc>
      </w:tr>
      <w:tr w:rsidR="00F626CD" w:rsidRPr="0006245F" w14:paraId="784A25BD" w14:textId="77777777" w:rsidTr="001452B1">
        <w:tc>
          <w:tcPr>
            <w:tcW w:w="7831" w:type="dxa"/>
          </w:tcPr>
          <w:p w14:paraId="790109D8" w14:textId="77777777" w:rsidR="00F626CD" w:rsidRPr="0006245F" w:rsidRDefault="00F626CD" w:rsidP="001452B1">
            <w:pPr>
              <w:rPr>
                <w:rFonts w:ascii="Calibri" w:hAnsi="Calibri" w:cs="Arial"/>
              </w:rPr>
            </w:pPr>
            <w:r w:rsidRPr="0006245F">
              <w:rPr>
                <w:rFonts w:ascii="Calibri" w:hAnsi="Calibri" w:cs="Arial"/>
              </w:rPr>
              <w:t>No-show rate among new patients</w:t>
            </w:r>
          </w:p>
        </w:tc>
        <w:tc>
          <w:tcPr>
            <w:tcW w:w="4312" w:type="dxa"/>
          </w:tcPr>
          <w:p w14:paraId="37E392AA" w14:textId="77777777" w:rsidR="00F626CD" w:rsidRPr="0006245F" w:rsidRDefault="00F626CD" w:rsidP="001452B1">
            <w:pPr>
              <w:rPr>
                <w:rFonts w:ascii="Calibri" w:hAnsi="Calibri" w:cs="Arial"/>
              </w:rPr>
            </w:pPr>
            <w:r>
              <w:rPr>
                <w:rFonts w:ascii="Calibri" w:hAnsi="Calibri" w:cs="Arial"/>
              </w:rPr>
              <w:t>First HIV care visit</w:t>
            </w:r>
          </w:p>
        </w:tc>
        <w:tc>
          <w:tcPr>
            <w:tcW w:w="2247" w:type="dxa"/>
          </w:tcPr>
          <w:p w14:paraId="307E4C84" w14:textId="0CDF983D" w:rsidR="00F626CD" w:rsidRPr="0006245F" w:rsidRDefault="00F626CD" w:rsidP="009B35E2">
            <w:pPr>
              <w:rPr>
                <w:rFonts w:ascii="Calibri" w:hAnsi="Calibri" w:cs="Arial"/>
              </w:rPr>
            </w:pPr>
            <w:r w:rsidRPr="0006245F">
              <w:rPr>
                <w:rFonts w:ascii="Calibri" w:hAnsi="Calibri" w:cs="Arial"/>
              </w:rPr>
              <w:fldChar w:fldCharType="begin"/>
            </w:r>
            <w:r w:rsidR="009B35E2">
              <w:rPr>
                <w:rFonts w:ascii="Calibri" w:hAnsi="Calibri" w:cs="Arial"/>
              </w:rPr>
              <w:instrText xml:space="preserve"> ADDIN EN.CITE &lt;EndNote&gt;&lt;Cite&gt;&lt;Author&gt;Mugavero&lt;/Author&gt;&lt;Year&gt;2008&lt;/Year&gt;&lt;RecNum&gt;5&lt;/RecNum&gt;&lt;DisplayText&gt;(6)&lt;/DisplayText&gt;&lt;record&gt;&lt;rec-number&gt;5&lt;/rec-number&gt;&lt;foreign-keys&gt;&lt;key app="EN" db-id="9tpf95sajf9vdjee05exes0o59pa9ad0pzes" timestamp="1447778725"&gt;5&lt;/key&gt;&lt;/foreign-keys&gt;&lt;ref-type name="Journal Article"&gt;17&lt;/ref-type&gt;&lt;contributors&gt;&lt;authors&gt;&lt;author&gt;Mugavero, M. J.&lt;/author&gt;&lt;/authors&gt;&lt;/contributors&gt;&lt;auth-address&gt;University of Alabama at Birmingham, Birmingham, AL, USA.&lt;/auth-address&gt;&lt;titles&gt;&lt;title&gt;Improving engagement in HIV care: what can we do?&lt;/title&gt;&lt;secondary-title&gt;Top HIV Med&lt;/secondary-title&gt;&lt;alt-title&gt;Topics in HIV medicine : a publication of the International AIDS Society, USA&lt;/alt-title&gt;&lt;/titles&gt;&lt;periodical&gt;&lt;full-title&gt;Top HIV Med&lt;/full-title&gt;&lt;abbr-1&gt;Topics in HIV medicine : a publication of the International AIDS Society, USA&lt;/abbr-1&gt;&lt;/periodical&gt;&lt;alt-periodical&gt;&lt;full-title&gt;Top HIV Med&lt;/full-title&gt;&lt;abbr-1&gt;Topics in HIV medicine : a publication of the International AIDS Society, USA&lt;/abbr-1&gt;&lt;/alt-periodical&gt;&lt;pages&gt;156-61&lt;/pages&gt;&lt;volume&gt;16&lt;/volume&gt;&lt;number&gt;5&lt;/number&gt;&lt;edition&gt;2008/12/25&lt;/edition&gt;&lt;keywords&gt;&lt;keyword&gt;Adult&lt;/keyword&gt;&lt;keyword&gt;Female&lt;/keyword&gt;&lt;keyword&gt;HIV Infections/epidemiology/ prevention &amp;amp; control/ therapy&lt;/keyword&gt;&lt;keyword&gt;Humans&lt;/keyword&gt;&lt;keyword&gt;Male&lt;/keyword&gt;&lt;keyword&gt;Middle Aged&lt;/keyword&gt;&lt;keyword&gt;Patient Compliance&lt;/keyword&gt;&lt;/keywords&gt;&lt;dates&gt;&lt;year&gt;2008&lt;/year&gt;&lt;pub-dates&gt;&lt;date&gt;Dec&lt;/date&gt;&lt;/pub-dates&gt;&lt;/dates&gt;&lt;isbn&gt;1542-8826 (Print)&amp;#xD;1542-8826 (Linking)&lt;/isbn&gt;&lt;accession-num&gt;19106431&lt;/accession-num&gt;&lt;urls&gt;&lt;/urls&gt;&lt;remote-database-provider&gt;NLM&lt;/remote-database-provider&gt;&lt;language&gt;eng&lt;/language&gt;&lt;/record&gt;&lt;/Cite&gt;&lt;/EndNote&gt;</w:instrText>
            </w:r>
            <w:r w:rsidRPr="0006245F">
              <w:rPr>
                <w:rFonts w:ascii="Calibri" w:hAnsi="Calibri" w:cs="Arial"/>
              </w:rPr>
              <w:fldChar w:fldCharType="separate"/>
            </w:r>
            <w:r w:rsidR="009B35E2">
              <w:rPr>
                <w:rFonts w:ascii="Calibri" w:hAnsi="Calibri" w:cs="Arial"/>
                <w:noProof/>
              </w:rPr>
              <w:t>(6)</w:t>
            </w:r>
            <w:r w:rsidRPr="0006245F">
              <w:rPr>
                <w:rFonts w:ascii="Calibri" w:hAnsi="Calibri" w:cs="Arial"/>
              </w:rPr>
              <w:fldChar w:fldCharType="end"/>
            </w:r>
          </w:p>
        </w:tc>
      </w:tr>
      <w:tr w:rsidR="00F626CD" w:rsidRPr="0006245F" w14:paraId="7945CADE" w14:textId="77777777" w:rsidTr="001452B1">
        <w:tc>
          <w:tcPr>
            <w:tcW w:w="7831" w:type="dxa"/>
          </w:tcPr>
          <w:p w14:paraId="4F96AFEE" w14:textId="77777777" w:rsidR="00F626CD" w:rsidRPr="0006245F" w:rsidRDefault="00F626CD" w:rsidP="001452B1">
            <w:pPr>
              <w:rPr>
                <w:rFonts w:ascii="Calibri" w:hAnsi="Calibri" w:cs="Arial"/>
              </w:rPr>
            </w:pPr>
            <w:r w:rsidRPr="0006245F">
              <w:rPr>
                <w:rFonts w:ascii="Calibri" w:hAnsi="Calibri" w:cs="Arial"/>
              </w:rPr>
              <w:t>Time to first VL or CD4</w:t>
            </w:r>
          </w:p>
        </w:tc>
        <w:tc>
          <w:tcPr>
            <w:tcW w:w="4312" w:type="dxa"/>
          </w:tcPr>
          <w:p w14:paraId="62E8296E" w14:textId="77777777" w:rsidR="00F626CD" w:rsidRPr="0006245F" w:rsidRDefault="00F626CD" w:rsidP="001452B1">
            <w:pPr>
              <w:rPr>
                <w:rFonts w:ascii="Calibri" w:hAnsi="Calibri" w:cs="Arial"/>
              </w:rPr>
            </w:pPr>
            <w:r>
              <w:rPr>
                <w:rFonts w:ascii="Calibri" w:hAnsi="Calibri" w:cs="Arial"/>
              </w:rPr>
              <w:t>N/A</w:t>
            </w:r>
          </w:p>
        </w:tc>
        <w:tc>
          <w:tcPr>
            <w:tcW w:w="2247" w:type="dxa"/>
          </w:tcPr>
          <w:p w14:paraId="7F8A5758" w14:textId="0673566C" w:rsidR="00F626CD" w:rsidRPr="0006245F" w:rsidRDefault="00F626CD" w:rsidP="009B35E2">
            <w:pPr>
              <w:rPr>
                <w:rFonts w:ascii="Calibri" w:hAnsi="Calibri" w:cs="Arial"/>
              </w:rPr>
            </w:pPr>
            <w:r w:rsidRPr="0006245F">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 </w:instrText>
            </w:r>
            <w:r w:rsidR="009B35E2">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DATA </w:instrText>
            </w:r>
            <w:r w:rsidR="009B35E2">
              <w:rPr>
                <w:rFonts w:ascii="Calibri" w:hAnsi="Calibri" w:cs="Arial"/>
              </w:rPr>
            </w:r>
            <w:r w:rsidR="009B35E2">
              <w:rPr>
                <w:rFonts w:ascii="Calibri" w:hAnsi="Calibri" w:cs="Arial"/>
              </w:rPr>
              <w:fldChar w:fldCharType="end"/>
            </w:r>
            <w:r w:rsidRPr="0006245F">
              <w:rPr>
                <w:rFonts w:ascii="Calibri" w:hAnsi="Calibri" w:cs="Arial"/>
              </w:rPr>
            </w:r>
            <w:r w:rsidRPr="0006245F">
              <w:rPr>
                <w:rFonts w:ascii="Calibri" w:hAnsi="Calibri" w:cs="Arial"/>
              </w:rPr>
              <w:fldChar w:fldCharType="separate"/>
            </w:r>
            <w:r w:rsidR="009B35E2">
              <w:rPr>
                <w:rFonts w:ascii="Calibri" w:hAnsi="Calibri" w:cs="Arial"/>
                <w:noProof/>
              </w:rPr>
              <w:t>(7)</w:t>
            </w:r>
            <w:r w:rsidRPr="0006245F">
              <w:rPr>
                <w:rFonts w:ascii="Calibri" w:hAnsi="Calibri" w:cs="Arial"/>
              </w:rPr>
              <w:fldChar w:fldCharType="end"/>
            </w:r>
          </w:p>
        </w:tc>
      </w:tr>
      <w:tr w:rsidR="00F626CD" w:rsidRPr="0006245F" w14:paraId="299D3E3D" w14:textId="77777777" w:rsidTr="001452B1">
        <w:tc>
          <w:tcPr>
            <w:tcW w:w="7831" w:type="dxa"/>
          </w:tcPr>
          <w:p w14:paraId="0584A941" w14:textId="77777777" w:rsidR="00F626CD" w:rsidRPr="0006245F" w:rsidRDefault="00F626CD" w:rsidP="001452B1">
            <w:pPr>
              <w:rPr>
                <w:rFonts w:ascii="Calibri" w:hAnsi="Calibri" w:cs="Arial"/>
              </w:rPr>
            </w:pPr>
            <w:r w:rsidRPr="0006245F">
              <w:rPr>
                <w:rFonts w:ascii="Calibri" w:hAnsi="Calibri" w:cs="Arial"/>
              </w:rPr>
              <w:t xml:space="preserve">CD4 </w:t>
            </w:r>
          </w:p>
        </w:tc>
        <w:tc>
          <w:tcPr>
            <w:tcW w:w="4312" w:type="dxa"/>
          </w:tcPr>
          <w:p w14:paraId="4D5DC6CE" w14:textId="77777777" w:rsidR="00F626CD" w:rsidRPr="0006245F" w:rsidRDefault="00F626CD" w:rsidP="001452B1">
            <w:pPr>
              <w:rPr>
                <w:rFonts w:ascii="Calibri" w:hAnsi="Calibri" w:cs="Arial"/>
              </w:rPr>
            </w:pPr>
            <w:r>
              <w:rPr>
                <w:rFonts w:ascii="Calibri" w:hAnsi="Calibri" w:cs="Arial"/>
              </w:rPr>
              <w:t>Linkage and 1 year following diagnosis</w:t>
            </w:r>
          </w:p>
        </w:tc>
        <w:tc>
          <w:tcPr>
            <w:tcW w:w="2247" w:type="dxa"/>
          </w:tcPr>
          <w:p w14:paraId="21A09C69" w14:textId="4645703D" w:rsidR="00F626CD" w:rsidRPr="0006245F" w:rsidRDefault="00F626CD" w:rsidP="009B35E2">
            <w:pPr>
              <w:rPr>
                <w:rFonts w:ascii="Calibri" w:hAnsi="Calibri" w:cs="Arial"/>
              </w:rPr>
            </w:pPr>
            <w:r w:rsidRPr="0006245F">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 </w:instrText>
            </w:r>
            <w:r w:rsidR="009B35E2">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DATA </w:instrText>
            </w:r>
            <w:r w:rsidR="009B35E2">
              <w:rPr>
                <w:rFonts w:ascii="Calibri" w:hAnsi="Calibri" w:cs="Arial"/>
              </w:rPr>
            </w:r>
            <w:r w:rsidR="009B35E2">
              <w:rPr>
                <w:rFonts w:ascii="Calibri" w:hAnsi="Calibri" w:cs="Arial"/>
              </w:rPr>
              <w:fldChar w:fldCharType="end"/>
            </w:r>
            <w:r w:rsidRPr="0006245F">
              <w:rPr>
                <w:rFonts w:ascii="Calibri" w:hAnsi="Calibri" w:cs="Arial"/>
              </w:rPr>
            </w:r>
            <w:r w:rsidRPr="0006245F">
              <w:rPr>
                <w:rFonts w:ascii="Calibri" w:hAnsi="Calibri" w:cs="Arial"/>
              </w:rPr>
              <w:fldChar w:fldCharType="separate"/>
            </w:r>
            <w:r w:rsidR="009B35E2">
              <w:rPr>
                <w:rFonts w:ascii="Calibri" w:hAnsi="Calibri" w:cs="Arial"/>
                <w:noProof/>
              </w:rPr>
              <w:t>(7)</w:t>
            </w:r>
            <w:r w:rsidRPr="0006245F">
              <w:rPr>
                <w:rFonts w:ascii="Calibri" w:hAnsi="Calibri" w:cs="Arial"/>
              </w:rPr>
              <w:fldChar w:fldCharType="end"/>
            </w:r>
          </w:p>
        </w:tc>
      </w:tr>
      <w:tr w:rsidR="00F626CD" w:rsidRPr="0006245F" w14:paraId="715980FB" w14:textId="77777777" w:rsidTr="001452B1">
        <w:tc>
          <w:tcPr>
            <w:tcW w:w="7831" w:type="dxa"/>
          </w:tcPr>
          <w:p w14:paraId="106978B0" w14:textId="77777777" w:rsidR="00F626CD" w:rsidRPr="0006245F" w:rsidRDefault="00F626CD" w:rsidP="001452B1">
            <w:pPr>
              <w:rPr>
                <w:rFonts w:ascii="Calibri" w:hAnsi="Calibri" w:cs="Arial"/>
              </w:rPr>
            </w:pPr>
            <w:r w:rsidRPr="0006245F">
              <w:rPr>
                <w:rFonts w:ascii="Calibri" w:hAnsi="Calibri" w:cs="Arial"/>
              </w:rPr>
              <w:t xml:space="preserve">Viral suppression </w:t>
            </w:r>
          </w:p>
        </w:tc>
        <w:tc>
          <w:tcPr>
            <w:tcW w:w="4312" w:type="dxa"/>
          </w:tcPr>
          <w:p w14:paraId="3947B933" w14:textId="77777777" w:rsidR="00F626CD" w:rsidRPr="0006245F" w:rsidRDefault="00F626CD" w:rsidP="001452B1">
            <w:pPr>
              <w:rPr>
                <w:rFonts w:ascii="Calibri" w:hAnsi="Calibri" w:cs="Arial"/>
              </w:rPr>
            </w:pPr>
            <w:r>
              <w:rPr>
                <w:rFonts w:ascii="Calibri" w:hAnsi="Calibri" w:cs="Arial"/>
              </w:rPr>
              <w:t>Linkage and 1 year following diagnosis</w:t>
            </w:r>
          </w:p>
        </w:tc>
        <w:tc>
          <w:tcPr>
            <w:tcW w:w="2247" w:type="dxa"/>
          </w:tcPr>
          <w:p w14:paraId="0F98BB63" w14:textId="3A6D765C" w:rsidR="00F626CD" w:rsidRPr="0006245F" w:rsidRDefault="00F626CD" w:rsidP="009B35E2">
            <w:pPr>
              <w:rPr>
                <w:rFonts w:ascii="Calibri" w:hAnsi="Calibri" w:cs="Arial"/>
              </w:rPr>
            </w:pPr>
            <w:r w:rsidRPr="0006245F">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 </w:instrText>
            </w:r>
            <w:r w:rsidR="009B35E2">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DATA </w:instrText>
            </w:r>
            <w:r w:rsidR="009B35E2">
              <w:rPr>
                <w:rFonts w:ascii="Calibri" w:hAnsi="Calibri" w:cs="Arial"/>
              </w:rPr>
            </w:r>
            <w:r w:rsidR="009B35E2">
              <w:rPr>
                <w:rFonts w:ascii="Calibri" w:hAnsi="Calibri" w:cs="Arial"/>
              </w:rPr>
              <w:fldChar w:fldCharType="end"/>
            </w:r>
            <w:r w:rsidRPr="0006245F">
              <w:rPr>
                <w:rFonts w:ascii="Calibri" w:hAnsi="Calibri" w:cs="Arial"/>
              </w:rPr>
            </w:r>
            <w:r w:rsidRPr="0006245F">
              <w:rPr>
                <w:rFonts w:ascii="Calibri" w:hAnsi="Calibri" w:cs="Arial"/>
              </w:rPr>
              <w:fldChar w:fldCharType="separate"/>
            </w:r>
            <w:r w:rsidR="009B35E2">
              <w:rPr>
                <w:rFonts w:ascii="Calibri" w:hAnsi="Calibri" w:cs="Arial"/>
                <w:noProof/>
              </w:rPr>
              <w:t>(7)</w:t>
            </w:r>
            <w:r w:rsidRPr="0006245F">
              <w:rPr>
                <w:rFonts w:ascii="Calibri" w:hAnsi="Calibri" w:cs="Arial"/>
              </w:rPr>
              <w:fldChar w:fldCharType="end"/>
            </w:r>
          </w:p>
        </w:tc>
      </w:tr>
      <w:tr w:rsidR="00F626CD" w:rsidRPr="0006245F" w14:paraId="7C150204" w14:textId="77777777" w:rsidTr="001452B1">
        <w:tc>
          <w:tcPr>
            <w:tcW w:w="7831" w:type="dxa"/>
          </w:tcPr>
          <w:p w14:paraId="11B609FC" w14:textId="77777777" w:rsidR="00F626CD" w:rsidRPr="0006245F" w:rsidRDefault="00F626CD" w:rsidP="001452B1">
            <w:pPr>
              <w:rPr>
                <w:rFonts w:ascii="Calibri" w:hAnsi="Calibri" w:cs="Arial"/>
              </w:rPr>
            </w:pPr>
            <w:r w:rsidRPr="0006245F">
              <w:rPr>
                <w:rFonts w:ascii="Calibri" w:hAnsi="Calibri" w:cs="Arial"/>
              </w:rPr>
              <w:t xml:space="preserve">Disease stage </w:t>
            </w:r>
          </w:p>
        </w:tc>
        <w:tc>
          <w:tcPr>
            <w:tcW w:w="4312" w:type="dxa"/>
          </w:tcPr>
          <w:p w14:paraId="0FA9B223" w14:textId="77777777" w:rsidR="00F626CD" w:rsidRPr="0006245F" w:rsidRDefault="00F626CD" w:rsidP="001452B1">
            <w:pPr>
              <w:rPr>
                <w:rFonts w:ascii="Calibri" w:hAnsi="Calibri" w:cs="Arial"/>
              </w:rPr>
            </w:pPr>
            <w:r>
              <w:rPr>
                <w:rFonts w:ascii="Calibri" w:hAnsi="Calibri" w:cs="Arial"/>
              </w:rPr>
              <w:t>Linkage and 1 year following diagnosis</w:t>
            </w:r>
          </w:p>
        </w:tc>
        <w:tc>
          <w:tcPr>
            <w:tcW w:w="2247" w:type="dxa"/>
          </w:tcPr>
          <w:p w14:paraId="7C2394EB" w14:textId="5DD0B9A0" w:rsidR="00F626CD" w:rsidRPr="0006245F" w:rsidRDefault="00F626CD" w:rsidP="009B35E2">
            <w:pPr>
              <w:rPr>
                <w:rFonts w:ascii="Calibri" w:hAnsi="Calibri" w:cs="Arial"/>
              </w:rPr>
            </w:pPr>
            <w:r w:rsidRPr="0006245F">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 </w:instrText>
            </w:r>
            <w:r w:rsidR="009B35E2">
              <w:rPr>
                <w:rFonts w:ascii="Calibri" w:hAnsi="Calibri" w:cs="Arial"/>
              </w:rPr>
              <w:fldChar w:fldCharType="begin">
                <w:fldData xml:space="preserve">PEVuZE5vdGU+PENpdGU+PEF1dGhvcj5PbnllYWphbTwvQXV0aG9yPjxZZWFyPjIwMTM8L1llYXI+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</w:fldData>
              </w:fldChar>
            </w:r>
            <w:r w:rsidR="009B35E2">
              <w:rPr>
                <w:rFonts w:ascii="Calibri" w:hAnsi="Calibri" w:cs="Arial"/>
              </w:rPr>
              <w:instrText xml:space="preserve"> ADDIN EN.CITE.DATA </w:instrText>
            </w:r>
            <w:r w:rsidR="009B35E2">
              <w:rPr>
                <w:rFonts w:ascii="Calibri" w:hAnsi="Calibri" w:cs="Arial"/>
              </w:rPr>
            </w:r>
            <w:r w:rsidR="009B35E2">
              <w:rPr>
                <w:rFonts w:ascii="Calibri" w:hAnsi="Calibri" w:cs="Arial"/>
              </w:rPr>
              <w:fldChar w:fldCharType="end"/>
            </w:r>
            <w:r w:rsidRPr="0006245F">
              <w:rPr>
                <w:rFonts w:ascii="Calibri" w:hAnsi="Calibri" w:cs="Arial"/>
              </w:rPr>
            </w:r>
            <w:r w:rsidRPr="0006245F">
              <w:rPr>
                <w:rFonts w:ascii="Calibri" w:hAnsi="Calibri" w:cs="Arial"/>
              </w:rPr>
              <w:fldChar w:fldCharType="separate"/>
            </w:r>
            <w:r w:rsidR="009B35E2">
              <w:rPr>
                <w:rFonts w:ascii="Calibri" w:hAnsi="Calibri" w:cs="Arial"/>
                <w:noProof/>
              </w:rPr>
              <w:t>(7)</w:t>
            </w:r>
            <w:r w:rsidRPr="0006245F">
              <w:rPr>
                <w:rFonts w:ascii="Calibri" w:hAnsi="Calibri" w:cs="Arial"/>
              </w:rPr>
              <w:fldChar w:fldCharType="end"/>
            </w:r>
          </w:p>
        </w:tc>
      </w:tr>
      <w:tr w:rsidR="00F626CD" w:rsidRPr="002E496A" w14:paraId="5D610CD5" w14:textId="77777777" w:rsidTr="001452B1">
        <w:tc>
          <w:tcPr>
            <w:tcW w:w="14390" w:type="dxa"/>
            <w:gridSpan w:val="3"/>
          </w:tcPr>
          <w:p w14:paraId="4CFB3D07" w14:textId="77777777" w:rsidR="00F626CD" w:rsidRPr="002E496A" w:rsidRDefault="00F626CD" w:rsidP="001452B1">
            <w:pPr>
              <w:rPr>
                <w:rFonts w:ascii="Calibri" w:hAnsi="Calibri" w:cs="Arial"/>
              </w:rPr>
            </w:pPr>
            <w:r w:rsidRPr="002E496A">
              <w:rPr>
                <w:rFonts w:ascii="Calibri" w:hAnsi="Calibri" w:cs="Arial"/>
                <w:i/>
              </w:rPr>
              <w:t>Retention studies</w:t>
            </w:r>
          </w:p>
        </w:tc>
      </w:tr>
      <w:tr w:rsidR="00F626CD" w:rsidRPr="002E496A" w14:paraId="55A89108" w14:textId="77777777" w:rsidTr="001452B1">
        <w:trPr>
          <w:trHeight w:val="134"/>
        </w:trPr>
        <w:tc>
          <w:tcPr>
            <w:tcW w:w="7831" w:type="dxa"/>
          </w:tcPr>
          <w:p w14:paraId="6F3638AB" w14:textId="77777777" w:rsidR="00F626CD" w:rsidRPr="002E496A" w:rsidRDefault="00F626CD" w:rsidP="001452B1">
            <w:pPr>
              <w:rPr>
                <w:rFonts w:ascii="Calibri" w:hAnsi="Calibri"/>
              </w:rPr>
            </w:pPr>
            <w:r w:rsidRPr="002E496A">
              <w:rPr>
                <w:rFonts w:ascii="Calibri" w:hAnsi="Calibri"/>
              </w:rPr>
              <w:t>1+ HIV care visit</w:t>
            </w:r>
          </w:p>
        </w:tc>
        <w:tc>
          <w:tcPr>
            <w:tcW w:w="4312" w:type="dxa"/>
          </w:tcPr>
          <w:p w14:paraId="0E28EA8A" w14:textId="77777777" w:rsidR="00F626CD" w:rsidRPr="002E496A" w:rsidRDefault="00F626CD" w:rsidP="001452B1">
            <w:pPr>
              <w:rPr>
                <w:rFonts w:ascii="Calibri" w:hAnsi="Calibri"/>
              </w:rPr>
            </w:pPr>
            <w:r w:rsidRPr="002E496A">
              <w:rPr>
                <w:rFonts w:ascii="Calibri" w:hAnsi="Calibri"/>
              </w:rPr>
              <w:t>4 weeks</w:t>
            </w:r>
          </w:p>
        </w:tc>
        <w:tc>
          <w:tcPr>
            <w:tcW w:w="2247" w:type="dxa"/>
          </w:tcPr>
          <w:p w14:paraId="52BA71B2" w14:textId="495C5CF3"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Xb2hsPC9BdXRob3I+PFllYXI+MjAxMTwvWWVhcj48UmVj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M1Ni02NDwv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Xb2hsPC9BdXRob3I+PFllYXI+MjAxMTwvWWVhcj48UmVj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M1Ni02NDwv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8)</w:t>
            </w:r>
            <w:r w:rsidRPr="002E496A">
              <w:rPr>
                <w:rFonts w:ascii="Calibri" w:eastAsia="Times New Roman" w:hAnsi="Calibri" w:cs="Times New Roman"/>
                <w:color w:val="000000"/>
              </w:rPr>
              <w:fldChar w:fldCharType="end"/>
            </w:r>
          </w:p>
        </w:tc>
      </w:tr>
      <w:tr w:rsidR="00F626CD" w:rsidRPr="002E496A" w14:paraId="5031DED6" w14:textId="77777777" w:rsidTr="001452B1">
        <w:trPr>
          <w:trHeight w:val="305"/>
        </w:trPr>
        <w:tc>
          <w:tcPr>
            <w:tcW w:w="7831" w:type="dxa"/>
          </w:tcPr>
          <w:p w14:paraId="3ED0B1CE" w14:textId="77777777" w:rsidR="00F626CD" w:rsidRPr="002E496A" w:rsidRDefault="00F626CD" w:rsidP="001452B1">
            <w:pPr>
              <w:rPr>
                <w:rFonts w:ascii="Calibri" w:hAnsi="Calibri"/>
              </w:rPr>
            </w:pPr>
            <w:r w:rsidRPr="002E496A">
              <w:rPr>
                <w:rFonts w:ascii="Calibri" w:hAnsi="Calibri"/>
              </w:rPr>
              <w:t>1+ HIV care visit</w:t>
            </w:r>
          </w:p>
        </w:tc>
        <w:tc>
          <w:tcPr>
            <w:tcW w:w="4312" w:type="dxa"/>
          </w:tcPr>
          <w:p w14:paraId="6741F3C4" w14:textId="77777777" w:rsidR="00F626CD" w:rsidRPr="002E496A" w:rsidRDefault="00F626CD" w:rsidP="001452B1">
            <w:pPr>
              <w:rPr>
                <w:rFonts w:ascii="Calibri" w:hAnsi="Calibri"/>
              </w:rPr>
            </w:pPr>
            <w:r w:rsidRPr="002E496A">
              <w:rPr>
                <w:rFonts w:ascii="Calibri" w:hAnsi="Calibri"/>
              </w:rPr>
              <w:t>3 months</w:t>
            </w:r>
          </w:p>
        </w:tc>
        <w:tc>
          <w:tcPr>
            <w:tcW w:w="2247" w:type="dxa"/>
          </w:tcPr>
          <w:p w14:paraId="68318E6D" w14:textId="5905AFFB"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NYWNHb3dhbjwvQXV0aG9yPjxZZWFyPjIwMTU8L1llYXI+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MTA2MS05PC9wYWdlcz48dm9sdW1lPjE5PC92b2x1bWU+PG51bWJlcj42PC9udW1iZXI+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zNTYtNjQ8L3BhZ2VzPjx2b2x1bWU+MTU8L3ZvbHVtZT48bnVtYmVyPjI8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NYWNHb3dhbjwvQXV0aG9yPjxZZWFyPjIwMTU8L1llYXI+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MTA2MS05PC9wYWdlcz48dm9sdW1lPjE5PC92b2x1bWU+PG51bWJlcj42PC9udW1iZXI+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8, 9)</w:t>
            </w:r>
            <w:r w:rsidRPr="002E496A">
              <w:rPr>
                <w:rFonts w:ascii="Calibri" w:eastAsia="Times New Roman" w:hAnsi="Calibri" w:cs="Times New Roman"/>
                <w:color w:val="000000"/>
              </w:rPr>
              <w:fldChar w:fldCharType="end"/>
            </w:r>
          </w:p>
        </w:tc>
      </w:tr>
      <w:tr w:rsidR="00F626CD" w:rsidRPr="002E496A" w14:paraId="4C63C139" w14:textId="77777777" w:rsidTr="001452B1">
        <w:trPr>
          <w:trHeight w:val="90"/>
        </w:trPr>
        <w:tc>
          <w:tcPr>
            <w:tcW w:w="7831" w:type="dxa"/>
          </w:tcPr>
          <w:p w14:paraId="243E9F85" w14:textId="77777777" w:rsidR="00F626CD" w:rsidRPr="002E496A" w:rsidRDefault="00F626CD" w:rsidP="001452B1">
            <w:pPr>
              <w:rPr>
                <w:rFonts w:ascii="Calibri" w:hAnsi="Calibri"/>
              </w:rPr>
            </w:pPr>
            <w:r w:rsidRPr="002E496A">
              <w:rPr>
                <w:rFonts w:ascii="Calibri" w:hAnsi="Calibri"/>
              </w:rPr>
              <w:t>1+ HIV care visit</w:t>
            </w:r>
          </w:p>
        </w:tc>
        <w:tc>
          <w:tcPr>
            <w:tcW w:w="4312" w:type="dxa"/>
          </w:tcPr>
          <w:p w14:paraId="117A7AC0"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22C3CB87" w14:textId="1073D829"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Hd2FkejwvQXV0aG9yPjxZZWFyPjIwMTU8L1llYXI+PFJl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MTgwMS0xNzwvcGFnZXM+PHZvbHVtZT4xOTwvdm9sdW1lPjxudW1iZXI+MTA8L251bWJlcj48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Hd2FkejwvQXV0aG9yPjxZZWFyPjIwMTU8L1llYXI+PFJl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MTgwMS0xNzwvcGFnZXM+PHZvbHVtZT4xOTwvdm9sdW1lPjxudW1iZXI+MTA8L251bWJlcj48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8, 10, 11)</w:t>
            </w:r>
            <w:r w:rsidRPr="002E496A">
              <w:rPr>
                <w:rFonts w:ascii="Calibri" w:eastAsia="Times New Roman" w:hAnsi="Calibri" w:cs="Times New Roman"/>
                <w:color w:val="000000"/>
              </w:rPr>
              <w:fldChar w:fldCharType="end"/>
            </w:r>
          </w:p>
        </w:tc>
      </w:tr>
      <w:tr w:rsidR="00F626CD" w:rsidRPr="002E496A" w14:paraId="52E2BD53" w14:textId="77777777" w:rsidTr="001452B1">
        <w:tc>
          <w:tcPr>
            <w:tcW w:w="7831" w:type="dxa"/>
          </w:tcPr>
          <w:p w14:paraId="29F896FA" w14:textId="77777777" w:rsidR="00F626CD" w:rsidRPr="002E496A" w:rsidRDefault="00F626CD" w:rsidP="001452B1">
            <w:pPr>
              <w:rPr>
                <w:rFonts w:ascii="Calibri" w:hAnsi="Calibri"/>
              </w:rPr>
            </w:pPr>
            <w:r w:rsidRPr="002E496A">
              <w:rPr>
                <w:rFonts w:ascii="Calibri" w:hAnsi="Calibri"/>
              </w:rPr>
              <w:t xml:space="preserve">1+ HIV care visit or </w:t>
            </w:r>
            <w:r>
              <w:rPr>
                <w:rFonts w:ascii="Calibri" w:hAnsi="Calibri"/>
              </w:rPr>
              <w:t>laboratory</w:t>
            </w:r>
            <w:r w:rsidRPr="002E496A">
              <w:rPr>
                <w:rFonts w:ascii="Calibri" w:hAnsi="Calibri"/>
              </w:rPr>
              <w:t xml:space="preserve"> test</w:t>
            </w:r>
          </w:p>
        </w:tc>
        <w:tc>
          <w:tcPr>
            <w:tcW w:w="4312" w:type="dxa"/>
          </w:tcPr>
          <w:p w14:paraId="40C4C48B"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57B4EC86" w14:textId="58773FE7" w:rsidR="00F626CD" w:rsidRPr="002E496A" w:rsidRDefault="00F626CD" w:rsidP="009B35E2">
            <w:pPr>
              <w:rPr>
                <w:rFonts w:ascii="Calibri" w:hAnsi="Calibri"/>
              </w:rPr>
            </w:pPr>
            <w:r w:rsidRPr="002E496A">
              <w:rPr>
                <w:rFonts w:ascii="Calibri" w:eastAsia="Times New Roman" w:hAnsi="Calibri" w:cs="Times New Roman"/>
                <w:color w:val="000000"/>
              </w:rPr>
              <w:fldChar w:fldCharType="begin"/>
            </w:r>
            <w:r w:rsidR="009B35E2">
              <w:rPr>
                <w:rFonts w:ascii="Calibri" w:eastAsia="Times New Roman" w:hAnsi="Calibri" w:cs="Times New Roman"/>
                <w:color w:val="000000"/>
              </w:rPr>
              <w:instrText xml:space="preserve"> ADDIN EN.CITE &lt;EndNote&gt;&lt;Cite&gt;&lt;Author&gt;Shade&lt;/Author&gt;&lt;Year&gt;2015&lt;/Year&gt;&lt;RecNum&gt;33&lt;/RecNum&gt;&lt;DisplayText&gt;(12)&lt;/DisplayText&gt;&lt;record&gt;&lt;rec-number&gt;33&lt;/rec-number&gt;&lt;foreign-keys&gt;&lt;key app="EN" db-id="9tpf95sajf9vdjee05exes0o59pa9ad0pzes" timestamp="1447779025"&gt;33&lt;/key&gt;&lt;/foreign-keys&gt;&lt;ref-type name="Journal Article"&gt;17&lt;/ref-type&gt;&lt;contributors&gt;&lt;authors&gt;&lt;author&gt;Shade, S. B.&lt;/author&gt;&lt;author&gt;Steward, W. T.&lt;/author&gt;&lt;author&gt;Koester, K. A.&lt;/author&gt;&lt;author&gt;Chakravarty, D.&lt;/author&gt;&lt;author&gt;Myers, J. J.&lt;/author&gt;&lt;/authors&gt;&lt;/contributors&gt;&lt;auth-address&gt;Center for AIDS Prevention Studies, University of California at San Francisco, San Francisco, California, USA.&lt;/auth-address&gt;&lt;titles&gt;&lt;title&gt;Health information technology interventions enhance care completion, engagement in HIV care and treatment, and viral suppression among HIV-infected patients in publicly funded setting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e104-11&lt;/pages&gt;&lt;volume&gt;22&lt;/volume&gt;&lt;number&gt;e1&lt;/number&gt;&lt;edition&gt;2014/07/18&lt;/edition&gt;&lt;dates&gt;&lt;year&gt;2015&lt;/year&gt;&lt;pub-dates&gt;&lt;date&gt;Apr&lt;/date&gt;&lt;/pub-dates&gt;&lt;/dates&gt;&lt;isbn&gt;1527-974X (Electronic)&amp;#xD;1067-5027 (Linking)&lt;/isbn&gt;&lt;accession-num&gt;25030033&lt;/accession-num&gt;&lt;urls&gt;&lt;related-urls&gt;&lt;url&gt;http://jamia.oxfordjournals.org/content/22/e1/e104&lt;/url&gt;&lt;url&gt;http://jamia.oxfordjournals.org/content/jaminfo/22/e1/e104.full.pdf&lt;/url&gt;&lt;/related-urls&gt;&lt;/urls&gt;&lt;electronic-resource-num&gt;10.1136/amiajnl-2013-002623&lt;/electronic-resource-num&gt;&lt;remote-database-provider&gt;NLM&lt;/remote-database-provider&gt;&lt;language&gt;eng&lt;/language&gt;&lt;/record&gt;&lt;/Cite&gt;&lt;/EndNote&gt;</w:instrText>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2)</w:t>
            </w:r>
            <w:r w:rsidRPr="002E496A">
              <w:rPr>
                <w:rFonts w:ascii="Calibri" w:eastAsia="Times New Roman" w:hAnsi="Calibri" w:cs="Times New Roman"/>
                <w:color w:val="000000"/>
              </w:rPr>
              <w:fldChar w:fldCharType="end"/>
            </w:r>
          </w:p>
        </w:tc>
      </w:tr>
      <w:tr w:rsidR="00F626CD" w:rsidRPr="002E496A" w14:paraId="08D031E7" w14:textId="77777777" w:rsidTr="001452B1">
        <w:tc>
          <w:tcPr>
            <w:tcW w:w="7831" w:type="dxa"/>
          </w:tcPr>
          <w:p w14:paraId="5F860187" w14:textId="77777777" w:rsidR="00F626CD" w:rsidRPr="002E496A" w:rsidRDefault="00F626CD" w:rsidP="001452B1">
            <w:pPr>
              <w:rPr>
                <w:rFonts w:ascii="Calibri" w:hAnsi="Calibri" w:cs="Arial"/>
              </w:rPr>
            </w:pPr>
            <w:r w:rsidRPr="002E496A">
              <w:rPr>
                <w:rFonts w:ascii="Calibri" w:hAnsi="Calibri"/>
              </w:rPr>
              <w:t>2+ HIV care visits</w:t>
            </w:r>
          </w:p>
        </w:tc>
        <w:tc>
          <w:tcPr>
            <w:tcW w:w="4312" w:type="dxa"/>
          </w:tcPr>
          <w:p w14:paraId="32F572DB"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0D441B18" w14:textId="1D8E9A5C"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QdXJjZWxsPC9BdXRob3I+PFllYXI+MjAwNzwvWWVhcj48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lMzNS00NzwvcGFnZXM+PHZvbHVtZT40NiBTdXBwbCAyPC92b2x1bWU+PGVkaXRpb24+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QdXJjZWxsPC9BdXRob3I+PFllYXI+MjAwNzwvWWVhcj48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lMzNS00NzwvcGFnZXM+PHZvbHVtZT40NiBTdXBwbCAyPC92b2x1bWU+PGVkaXRpb24+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3)</w:t>
            </w:r>
            <w:r w:rsidRPr="002E496A">
              <w:rPr>
                <w:rFonts w:ascii="Calibri" w:eastAsia="Times New Roman" w:hAnsi="Calibri" w:cs="Times New Roman"/>
                <w:color w:val="000000"/>
              </w:rPr>
              <w:fldChar w:fldCharType="end"/>
            </w:r>
          </w:p>
        </w:tc>
      </w:tr>
      <w:tr w:rsidR="00F626CD" w:rsidRPr="002E496A" w14:paraId="14CA8954" w14:textId="77777777" w:rsidTr="001452B1">
        <w:tc>
          <w:tcPr>
            <w:tcW w:w="7831" w:type="dxa"/>
          </w:tcPr>
          <w:p w14:paraId="361717A7" w14:textId="77777777" w:rsidR="00F626CD" w:rsidRPr="002E496A" w:rsidRDefault="00F626CD" w:rsidP="001452B1">
            <w:pPr>
              <w:rPr>
                <w:rFonts w:ascii="Calibri" w:hAnsi="Calibri"/>
              </w:rPr>
            </w:pPr>
            <w:r w:rsidRPr="002E496A">
              <w:rPr>
                <w:rFonts w:ascii="Calibri" w:hAnsi="Calibri"/>
              </w:rPr>
              <w:t>2+ CD4 counts</w:t>
            </w:r>
          </w:p>
        </w:tc>
        <w:tc>
          <w:tcPr>
            <w:tcW w:w="4312" w:type="dxa"/>
          </w:tcPr>
          <w:p w14:paraId="2EF32601"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4105C104" w14:textId="4D2327A2"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r>
            <w:r w:rsidR="009B35E2">
              <w:rPr>
                <w:rFonts w:ascii="Calibri" w:eastAsia="Times New Roman" w:hAnsi="Calibri" w:cs="Times New Roman"/>
                <w:color w:val="000000"/>
              </w:rPr>
              <w:instrText xml:space="preserve"> ADDIN EN.CITE &lt;EndNote&gt;&lt;Cite&gt;&lt;Author&gt;Cunningham&lt;/Author&gt;&lt;Year&gt;2011&lt;/Year&gt;&lt;RecNum&gt;60&lt;/RecNum&gt;&lt;DisplayText&gt;(14)&lt;/DisplayText&gt;&lt;record&gt;&lt;rec-number&gt;60&lt;/rec-number&gt;&lt;foreign-keys&gt;&lt;key app="EN" db-id="9tpf95sajf9vdjee05exes0o59pa9ad0pzes" timestamp="1447779470"&gt;60&lt;/key&gt;&lt;/foreign-keys&gt;&lt;ref-type name="Journal Article"&gt;17&lt;/ref-type&gt;&lt;contributors&gt;&lt;authors&gt;&lt;author&gt;Cunningham, C. O.&lt;/author&gt;&lt;author&gt;Sohler, N. L.&lt;/author&gt;&lt;author&gt;Cooperman, N. A.&lt;/author&gt;&lt;author&gt;Berg, K. M.&lt;/author&gt;&lt;author&gt;Litwin, A. H.&lt;/author&gt;&lt;author&gt;Arnsten, J. H.&lt;/author&gt;&lt;/authors&gt;&lt;/contributors&gt;&lt;auth-address&gt;Albert Einstein College of Medicine/Montefiore Medical Center, Bronx, New York 10467, USA. ccunning@montefiore.org&lt;/auth-address&gt;&lt;titles&gt;&lt;title&gt;Strategies to improve access to and utilization of health care services and adherence to antiretroviral therapy among HIV-infected drug users&lt;/title&gt;&lt;secondary-title&gt;Subst Use Misuse&lt;/secondary-title&gt;&lt;alt-title&gt;Substance use &amp;amp; misuse&lt;/alt-title&gt;&lt;/titles&gt;&lt;periodical&gt;&lt;full-title&gt;Subst Use Misuse&lt;/full-title&gt;&lt;abbr-1&gt;Substance use &amp;amp; misuse&lt;/abbr-1&gt;&lt;/periodical&gt;&lt;alt-periodical&gt;&lt;full-title&gt;Subst Use Misuse&lt;/full-title&gt;&lt;abbr-1&gt;Substance use &amp;amp; misuse&lt;/abbr-1&gt;&lt;/alt-periodical&gt;&lt;pages&gt;218-32&lt;/pages&gt;&lt;volume&gt;46&lt;/volume&gt;&lt;number&gt;2-3&lt;/number&gt;&lt;keywords&gt;&lt;keyword&gt;Anti-HIV Agents/*therapeutic use&lt;/keyword&gt;&lt;keyword&gt;*Antiretroviral Therapy, Highly Active&lt;/keyword&gt;&lt;keyword&gt;Community-Institutional Relations&lt;/keyword&gt;&lt;keyword&gt;*Drug Users&lt;/keyword&gt;&lt;keyword&gt;HIV Infections/*drug therapy&lt;/keyword&gt;&lt;keyword&gt;*Health Services Accessibility&lt;/keyword&gt;&lt;keyword&gt;Humans&lt;/keyword&gt;&lt;keyword&gt;Medication Adherence&lt;/keyword&gt;&lt;/keywords&gt;&lt;dates&gt;&lt;year&gt;2011&lt;/year&gt;&lt;/dates&gt;&lt;isbn&gt;1532-2491 (Electronic)&amp;#xD;1082-6084 (Linking)&lt;/isbn&gt;&lt;accession-num&gt;21303242&lt;/accession-num&gt;&lt;urls&gt;&lt;related-urls&gt;&lt;url&gt;http://www.ncbi.nlm.nih.gov/pubmed/21303242&lt;/url&gt;&lt;url&gt;http://www.tandfonline.com/doi/pdf/10.3109/10826084.2011.522840&lt;/url&gt;&lt;/related-urls&gt;&lt;/urls&gt;&lt;custom2&gt;3150583&lt;/custom2&gt;&lt;electronic-resource-num&gt;10.3109/10826084.2011.522840&lt;/electronic-resource-num&gt;&lt;/record&gt;&lt;/Cite&gt;&lt;/EndNote&gt;</w:instrText>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4)</w:t>
            </w:r>
            <w:r w:rsidRPr="002E496A">
              <w:rPr>
                <w:rFonts w:ascii="Calibri" w:eastAsia="Times New Roman" w:hAnsi="Calibri" w:cs="Times New Roman"/>
                <w:color w:val="000000"/>
              </w:rPr>
              <w:fldChar w:fldCharType="end"/>
            </w:r>
          </w:p>
        </w:tc>
      </w:tr>
      <w:tr w:rsidR="00F626CD" w:rsidRPr="002E496A" w14:paraId="68340B9C" w14:textId="77777777" w:rsidTr="001452B1">
        <w:tc>
          <w:tcPr>
            <w:tcW w:w="7831" w:type="dxa"/>
          </w:tcPr>
          <w:p w14:paraId="39030AF2" w14:textId="77777777" w:rsidR="00F626CD" w:rsidRPr="002E496A" w:rsidRDefault="00F626CD" w:rsidP="001452B1">
            <w:pPr>
              <w:rPr>
                <w:rFonts w:ascii="Calibri" w:hAnsi="Calibri"/>
              </w:rPr>
            </w:pPr>
            <w:r w:rsidRPr="002E496A">
              <w:rPr>
                <w:rFonts w:ascii="Calibri" w:hAnsi="Calibri"/>
              </w:rPr>
              <w:t>2+ HIV care visits separated by 90+ days</w:t>
            </w:r>
          </w:p>
        </w:tc>
        <w:tc>
          <w:tcPr>
            <w:tcW w:w="4312" w:type="dxa"/>
          </w:tcPr>
          <w:p w14:paraId="44C7BEEE"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3DF48235" w14:textId="302A1958"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TY2hyYW56PC9BdXRob3I+PFllYXI+MjAxNTwvWWVhcj48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TY2hyYW56PC9BdXRob3I+PFllYXI+MjAxNTwvWWVhcj48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5)</w:t>
            </w:r>
            <w:r w:rsidRPr="002E496A">
              <w:rPr>
                <w:rFonts w:ascii="Calibri" w:eastAsia="Times New Roman" w:hAnsi="Calibri" w:cs="Times New Roman"/>
                <w:color w:val="000000"/>
              </w:rPr>
              <w:fldChar w:fldCharType="end"/>
            </w:r>
          </w:p>
        </w:tc>
      </w:tr>
      <w:tr w:rsidR="00F626CD" w:rsidRPr="002E496A" w14:paraId="50825065" w14:textId="77777777" w:rsidTr="001452B1">
        <w:tc>
          <w:tcPr>
            <w:tcW w:w="7831" w:type="dxa"/>
          </w:tcPr>
          <w:p w14:paraId="2FAE5024" w14:textId="77777777" w:rsidR="00F626CD" w:rsidRPr="002E496A" w:rsidRDefault="00F626CD" w:rsidP="001452B1">
            <w:pPr>
              <w:rPr>
                <w:rFonts w:ascii="Calibri" w:hAnsi="Calibri" w:cs="Arial"/>
              </w:rPr>
            </w:pPr>
            <w:r w:rsidRPr="002E496A">
              <w:rPr>
                <w:rFonts w:ascii="Calibri" w:hAnsi="Calibri"/>
              </w:rPr>
              <w:t>2+ laboratory tests separated by 90+ days</w:t>
            </w:r>
          </w:p>
        </w:tc>
        <w:tc>
          <w:tcPr>
            <w:tcW w:w="4312" w:type="dxa"/>
          </w:tcPr>
          <w:p w14:paraId="4D454134" w14:textId="77777777" w:rsidR="00F626CD" w:rsidRPr="002E496A" w:rsidRDefault="00F626CD" w:rsidP="001452B1">
            <w:pPr>
              <w:rPr>
                <w:rFonts w:ascii="Calibri" w:hAnsi="Calibri" w:cs="Arial"/>
              </w:rPr>
            </w:pPr>
            <w:r w:rsidRPr="002E496A">
              <w:rPr>
                <w:rFonts w:ascii="Calibri" w:hAnsi="Calibri" w:cs="Arial"/>
              </w:rPr>
              <w:t>12 months</w:t>
            </w:r>
          </w:p>
        </w:tc>
        <w:tc>
          <w:tcPr>
            <w:tcW w:w="2247" w:type="dxa"/>
          </w:tcPr>
          <w:p w14:paraId="74E356B5" w14:textId="72CFF015"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UZXJ6aWFuPC9BdXRob3I+PFllYXI+MjAxNTwvWWVhcj48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wODct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UZXJ6aWFuPC9BdXRob3I+PFllYXI+MjAxNTwvWWVhcj48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wODct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 16)</w:t>
            </w:r>
            <w:r w:rsidRPr="002E496A">
              <w:rPr>
                <w:rFonts w:ascii="Calibri" w:eastAsia="Times New Roman" w:hAnsi="Calibri" w:cs="Times New Roman"/>
                <w:color w:val="000000"/>
              </w:rPr>
              <w:fldChar w:fldCharType="end"/>
            </w:r>
          </w:p>
        </w:tc>
      </w:tr>
      <w:tr w:rsidR="00F626CD" w:rsidRPr="002E496A" w14:paraId="5690F155" w14:textId="77777777" w:rsidTr="001452B1">
        <w:tc>
          <w:tcPr>
            <w:tcW w:w="7831" w:type="dxa"/>
          </w:tcPr>
          <w:p w14:paraId="3253093C" w14:textId="77777777" w:rsidR="00F626CD" w:rsidRPr="002E496A" w:rsidRDefault="00F626CD" w:rsidP="001452B1">
            <w:pPr>
              <w:rPr>
                <w:rFonts w:ascii="Calibri" w:hAnsi="Calibri" w:cs="Arial"/>
              </w:rPr>
            </w:pPr>
            <w:r w:rsidRPr="002E496A">
              <w:rPr>
                <w:rFonts w:ascii="Calibri" w:hAnsi="Calibri"/>
              </w:rPr>
              <w:t xml:space="preserve">2+ laboratory tests </w:t>
            </w:r>
            <w:r>
              <w:rPr>
                <w:rFonts w:ascii="Calibri" w:hAnsi="Calibri"/>
              </w:rPr>
              <w:t>separated by</w:t>
            </w:r>
            <w:r w:rsidRPr="002E496A">
              <w:rPr>
                <w:rFonts w:ascii="Calibri" w:hAnsi="Calibri"/>
              </w:rPr>
              <w:t xml:space="preserve"> 90</w:t>
            </w:r>
            <w:r>
              <w:rPr>
                <w:rFonts w:ascii="Calibri" w:hAnsi="Calibri"/>
              </w:rPr>
              <w:t>+</w:t>
            </w:r>
            <w:r w:rsidRPr="002E496A">
              <w:rPr>
                <w:rFonts w:ascii="Calibri" w:hAnsi="Calibri"/>
              </w:rPr>
              <w:t xml:space="preserve"> days, with at least 1 of those tests in each half </w:t>
            </w:r>
            <w:r>
              <w:rPr>
                <w:rFonts w:ascii="Calibri" w:hAnsi="Calibri"/>
              </w:rPr>
              <w:t>of the year</w:t>
            </w:r>
          </w:p>
        </w:tc>
        <w:tc>
          <w:tcPr>
            <w:tcW w:w="4312" w:type="dxa"/>
          </w:tcPr>
          <w:p w14:paraId="369614C5"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36A79877" w14:textId="684C345E"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JcnZpbmU8L0F1dGhvcj48WWVhcj4yMDE1PC9ZZWFyPjxS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I5OC0zMTA8L3BhZ2VzPjx2b2x1bWU+NjA8L3ZvbHVtZT48bnVtYmVyPjI8L251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JcnZpbmU8L0F1dGhvcj48WWVhcj4yMDE1PC9ZZWFyPjxS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I5OC0zMTA8L3BhZ2VzPjx2b2x1bWU+NjA8L3ZvbHVtZT48bnVtYmVyPjI8L251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7)</w:t>
            </w:r>
            <w:r w:rsidRPr="002E496A">
              <w:rPr>
                <w:rFonts w:ascii="Calibri" w:eastAsia="Times New Roman" w:hAnsi="Calibri" w:cs="Times New Roman"/>
                <w:color w:val="000000"/>
              </w:rPr>
              <w:fldChar w:fldCharType="end"/>
            </w:r>
          </w:p>
        </w:tc>
      </w:tr>
      <w:tr w:rsidR="00F626CD" w:rsidRPr="002E496A" w14:paraId="40EC73F2" w14:textId="77777777" w:rsidTr="001452B1">
        <w:tc>
          <w:tcPr>
            <w:tcW w:w="7831" w:type="dxa"/>
          </w:tcPr>
          <w:p w14:paraId="11873D7F" w14:textId="77777777" w:rsidR="00F626CD" w:rsidRPr="002E496A" w:rsidRDefault="00F626CD" w:rsidP="001452B1">
            <w:pPr>
              <w:rPr>
                <w:rFonts w:ascii="Calibri" w:hAnsi="Calibri"/>
              </w:rPr>
            </w:pPr>
            <w:r w:rsidRPr="002E496A">
              <w:rPr>
                <w:rFonts w:ascii="Calibri" w:hAnsi="Calibri"/>
              </w:rPr>
              <w:t xml:space="preserve">Engaged in care = 1+ </w:t>
            </w:r>
            <w:r>
              <w:rPr>
                <w:rFonts w:ascii="Calibri" w:hAnsi="Calibri"/>
              </w:rPr>
              <w:t>HIV care</w:t>
            </w:r>
            <w:r w:rsidRPr="002E496A">
              <w:rPr>
                <w:rFonts w:ascii="Calibri" w:hAnsi="Calibri"/>
              </w:rPr>
              <w:t xml:space="preserve"> visit and no missed visits</w:t>
            </w:r>
          </w:p>
        </w:tc>
        <w:tc>
          <w:tcPr>
            <w:tcW w:w="4312" w:type="dxa"/>
          </w:tcPr>
          <w:p w14:paraId="0C4EEF08" w14:textId="77777777" w:rsidR="00F626CD" w:rsidRPr="002E496A" w:rsidRDefault="00F626CD" w:rsidP="001452B1">
            <w:pPr>
              <w:rPr>
                <w:rFonts w:ascii="Calibri" w:hAnsi="Calibri"/>
              </w:rPr>
            </w:pPr>
            <w:r w:rsidRPr="002E496A">
              <w:rPr>
                <w:rFonts w:ascii="Calibri" w:hAnsi="Calibri"/>
              </w:rPr>
              <w:t>3 months</w:t>
            </w:r>
          </w:p>
        </w:tc>
        <w:tc>
          <w:tcPr>
            <w:tcW w:w="2247" w:type="dxa"/>
          </w:tcPr>
          <w:p w14:paraId="4B34BABB" w14:textId="422E9A68" w:rsidR="00F626CD" w:rsidRPr="002E496A" w:rsidDel="00730C61" w:rsidRDefault="00F626CD" w:rsidP="009B35E2">
            <w:pPr>
              <w:rPr>
                <w:rFonts w:ascii="Calibri" w:hAnsi="Calibri"/>
              </w:rPr>
            </w:pPr>
            <w:r w:rsidRPr="002E496A">
              <w:rPr>
                <w:rFonts w:ascii="Calibri" w:eastAsia="Times New Roman" w:hAnsi="Calibri" w:cs="Times New Roman"/>
                <w:color w:val="000000"/>
              </w:rPr>
              <w:fldChar w:fldCharType="begin">
                <w:fldData xml:space="preserve">PEVuZE5vdGU+PENpdGU+PEF1dGhvcj5Cb2dhcnQ8L0F1dGhvcj48WWVhcj4yMDEyPC9ZZWFyPjxS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Cb2dhcnQ8L0F1dGhvcj48WWVhcj4yMDEyPC9ZZWFyPjxS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8)</w:t>
            </w:r>
            <w:r w:rsidRPr="002E496A">
              <w:rPr>
                <w:rFonts w:ascii="Calibri" w:eastAsia="Times New Roman" w:hAnsi="Calibri" w:cs="Times New Roman"/>
                <w:color w:val="000000"/>
              </w:rPr>
              <w:fldChar w:fldCharType="end"/>
            </w:r>
          </w:p>
        </w:tc>
      </w:tr>
      <w:tr w:rsidR="00F626CD" w:rsidRPr="002E496A" w14:paraId="2F1C410C" w14:textId="77777777" w:rsidTr="001452B1">
        <w:tc>
          <w:tcPr>
            <w:tcW w:w="7831" w:type="dxa"/>
          </w:tcPr>
          <w:p w14:paraId="4A28E6DA" w14:textId="77777777" w:rsidR="00F626CD" w:rsidRPr="002E496A" w:rsidRDefault="00F626CD" w:rsidP="001452B1">
            <w:pPr>
              <w:rPr>
                <w:rFonts w:ascii="Calibri" w:hAnsi="Calibri" w:cs="Arial"/>
              </w:rPr>
            </w:pPr>
            <w:r w:rsidRPr="002E496A">
              <w:rPr>
                <w:rFonts w:ascii="Calibri" w:hAnsi="Calibri"/>
              </w:rPr>
              <w:t xml:space="preserve">Appropriate medical care = at least 2 HIV care visits and being on indicated </w:t>
            </w:r>
            <w:r>
              <w:rPr>
                <w:rFonts w:ascii="Calibri" w:hAnsi="Calibri"/>
              </w:rPr>
              <w:t>ART</w:t>
            </w:r>
            <w:r w:rsidRPr="002E496A">
              <w:rPr>
                <w:rFonts w:ascii="Calibri" w:hAnsi="Calibri"/>
              </w:rPr>
              <w:t xml:space="preserve"> based on CD4 and viral load</w:t>
            </w:r>
          </w:p>
        </w:tc>
        <w:tc>
          <w:tcPr>
            <w:tcW w:w="4312" w:type="dxa"/>
          </w:tcPr>
          <w:p w14:paraId="1E2D0E2B"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41853A59" w14:textId="775ACBBB"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Xb2xpdHNraTwvQXV0aG9yPjxZZWFyPjIwMTA8L1llYXI+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NDkzLTUwMzwvcGFnZXM+PHZvbHVtZT4xNDwvdm9sdW1lPjxudW1iZXI+MzwvbnVtYmVy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Xb2xpdHNraTwvQXV0aG9yPjxZZWFyPjIwMTA8L1llYXI+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NDkzLTUwMzwvcGFnZXM+PHZvbHVtZT4xNDwvdm9sdW1lPjxudW1iZXI+MzwvbnVtYmVy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1)</w:t>
            </w:r>
            <w:r w:rsidRPr="002E496A">
              <w:rPr>
                <w:rFonts w:ascii="Calibri" w:eastAsia="Times New Roman" w:hAnsi="Calibri" w:cs="Times New Roman"/>
                <w:color w:val="000000"/>
              </w:rPr>
              <w:fldChar w:fldCharType="end"/>
            </w:r>
          </w:p>
        </w:tc>
      </w:tr>
      <w:tr w:rsidR="00F626CD" w:rsidRPr="002E496A" w14:paraId="0D196A2A" w14:textId="77777777" w:rsidTr="001452B1">
        <w:tc>
          <w:tcPr>
            <w:tcW w:w="7831" w:type="dxa"/>
          </w:tcPr>
          <w:p w14:paraId="69F84598" w14:textId="77777777" w:rsidR="00F626CD" w:rsidRPr="002E496A" w:rsidRDefault="00F626CD" w:rsidP="001452B1">
            <w:pPr>
              <w:rPr>
                <w:rFonts w:ascii="Calibri" w:hAnsi="Calibri"/>
              </w:rPr>
            </w:pPr>
            <w:r w:rsidRPr="002E496A">
              <w:rPr>
                <w:rFonts w:ascii="Calibri" w:hAnsi="Calibri"/>
              </w:rPr>
              <w:t># of HIV care visits</w:t>
            </w:r>
          </w:p>
        </w:tc>
        <w:tc>
          <w:tcPr>
            <w:tcW w:w="4312" w:type="dxa"/>
          </w:tcPr>
          <w:p w14:paraId="7492C90F" w14:textId="77777777" w:rsidR="00F626CD" w:rsidRPr="002E496A" w:rsidRDefault="00F626CD" w:rsidP="001452B1">
            <w:pPr>
              <w:rPr>
                <w:rFonts w:ascii="Calibri" w:hAnsi="Calibri"/>
              </w:rPr>
            </w:pPr>
            <w:r>
              <w:rPr>
                <w:rFonts w:ascii="Calibri" w:hAnsi="Calibri"/>
              </w:rPr>
              <w:t>Per unit time (</w:t>
            </w:r>
            <w:r w:rsidRPr="002E496A">
              <w:rPr>
                <w:rFonts w:ascii="Calibri" w:hAnsi="Calibri"/>
              </w:rPr>
              <w:t>6 months</w:t>
            </w:r>
            <w:r>
              <w:rPr>
                <w:rFonts w:ascii="Calibri" w:hAnsi="Calibri"/>
              </w:rPr>
              <w:t>, 12 months)</w:t>
            </w:r>
          </w:p>
        </w:tc>
        <w:tc>
          <w:tcPr>
            <w:tcW w:w="2247" w:type="dxa"/>
          </w:tcPr>
          <w:p w14:paraId="3E38336B" w14:textId="3880B1D4"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DdW5uaW5naGFtPC9BdXRob3I+PFllYXI+MjAxMTwvWWVh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3MDQtNzExPC9wYWdlcz48dm9sdW1lPjE1Mjwvdm9sdW1lPjxudW1iZXI+MTE8L251bWJl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DdW5uaW5naGFtPC9BdXRob3I+PFllYXI+MjAxMTwvWWVh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3MDQtNzExPC9wYWdlcz48dm9sdW1lPjE1Mjwvdm9sdW1lPjxudW1iZXI+MTE8L251bWJl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4, 19-22)</w:t>
            </w:r>
            <w:r w:rsidRPr="002E496A">
              <w:rPr>
                <w:rFonts w:ascii="Calibri" w:eastAsia="Times New Roman" w:hAnsi="Calibri" w:cs="Times New Roman"/>
                <w:color w:val="000000"/>
              </w:rPr>
              <w:fldChar w:fldCharType="end"/>
            </w:r>
          </w:p>
        </w:tc>
      </w:tr>
      <w:tr w:rsidR="00F626CD" w:rsidRPr="002E496A" w14:paraId="5520E27F" w14:textId="77777777" w:rsidTr="001452B1">
        <w:tc>
          <w:tcPr>
            <w:tcW w:w="7831" w:type="dxa"/>
          </w:tcPr>
          <w:p w14:paraId="230A7C04" w14:textId="77777777" w:rsidR="00F626CD" w:rsidRPr="002E496A" w:rsidRDefault="00F626CD" w:rsidP="001452B1">
            <w:pPr>
              <w:rPr>
                <w:rFonts w:ascii="Calibri" w:hAnsi="Calibri"/>
              </w:rPr>
            </w:pPr>
            <w:r w:rsidRPr="002E496A">
              <w:rPr>
                <w:rFonts w:ascii="Calibri" w:hAnsi="Calibri"/>
              </w:rPr>
              <w:t># of quarters with HIV care visit</w:t>
            </w:r>
          </w:p>
        </w:tc>
        <w:tc>
          <w:tcPr>
            <w:tcW w:w="4312" w:type="dxa"/>
          </w:tcPr>
          <w:p w14:paraId="6444661D"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2F0E5D5F" w14:textId="4859CC56"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EYXZpbGE8L0F1dGhvcj48WWVhcj4yMDEzPC9ZZWFyPjxS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jAyLTY8L3BhZ2VzPjx2b2x1bWU+MjU8L3ZvbHVtZT48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=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EYXZpbGE8L0F1dGhvcj48WWVhcj4yMDEzPC9ZZWFyPjxS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jAyLTY8L3BhZ2VzPjx2b2x1bWU+MjU8L3ZvbHVtZT48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=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1)</w:t>
            </w:r>
            <w:r w:rsidRPr="002E496A">
              <w:rPr>
                <w:rFonts w:ascii="Calibri" w:eastAsia="Times New Roman" w:hAnsi="Calibri" w:cs="Times New Roman"/>
                <w:color w:val="000000"/>
              </w:rPr>
              <w:fldChar w:fldCharType="end"/>
            </w:r>
          </w:p>
        </w:tc>
      </w:tr>
      <w:tr w:rsidR="00F626CD" w:rsidRPr="002E496A" w14:paraId="78AB32D2" w14:textId="77777777" w:rsidTr="001452B1">
        <w:tc>
          <w:tcPr>
            <w:tcW w:w="7831" w:type="dxa"/>
          </w:tcPr>
          <w:p w14:paraId="699E0BEF" w14:textId="77777777" w:rsidR="00F626CD" w:rsidRPr="002E496A" w:rsidRDefault="00F626CD" w:rsidP="001452B1">
            <w:pPr>
              <w:rPr>
                <w:rFonts w:ascii="Calibri" w:hAnsi="Calibri"/>
              </w:rPr>
            </w:pPr>
            <w:r w:rsidRPr="002E496A">
              <w:rPr>
                <w:rFonts w:ascii="Calibri" w:hAnsi="Calibri"/>
              </w:rPr>
              <w:t>Time to first visit following release from prison</w:t>
            </w:r>
          </w:p>
        </w:tc>
        <w:tc>
          <w:tcPr>
            <w:tcW w:w="4312" w:type="dxa"/>
          </w:tcPr>
          <w:p w14:paraId="6F3CBBF1" w14:textId="77777777" w:rsidR="00F626CD" w:rsidRPr="002E496A" w:rsidRDefault="00F626CD" w:rsidP="001452B1">
            <w:pPr>
              <w:rPr>
                <w:rFonts w:ascii="Calibri" w:hAnsi="Calibri"/>
              </w:rPr>
            </w:pPr>
            <w:r w:rsidRPr="002E496A">
              <w:rPr>
                <w:rFonts w:ascii="Calibri" w:hAnsi="Calibri"/>
              </w:rPr>
              <w:t>N/A</w:t>
            </w:r>
          </w:p>
        </w:tc>
        <w:tc>
          <w:tcPr>
            <w:tcW w:w="2247" w:type="dxa"/>
          </w:tcPr>
          <w:p w14:paraId="080310E1" w14:textId="684C347C"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Xb2hsPC9BdXRob3I+PFllYXI+MjAxMTwvWWVhcj48UmVj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M1Ni02NDwv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Xb2hsPC9BdXRob3I+PFllYXI+MjAxMTwvWWVhcj48UmVj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M1Ni02NDwv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8)</w:t>
            </w:r>
            <w:r w:rsidRPr="002E496A">
              <w:rPr>
                <w:rFonts w:ascii="Calibri" w:eastAsia="Times New Roman" w:hAnsi="Calibri" w:cs="Times New Roman"/>
                <w:color w:val="000000"/>
              </w:rPr>
              <w:fldChar w:fldCharType="end"/>
            </w:r>
          </w:p>
        </w:tc>
      </w:tr>
      <w:tr w:rsidR="00F626CD" w:rsidRPr="002E496A" w14:paraId="2981620F" w14:textId="77777777" w:rsidTr="001452B1">
        <w:tc>
          <w:tcPr>
            <w:tcW w:w="7831" w:type="dxa"/>
          </w:tcPr>
          <w:p w14:paraId="5AC98D23" w14:textId="77777777" w:rsidR="00F626CD" w:rsidRPr="002E496A" w:rsidRDefault="00F626CD" w:rsidP="001452B1">
            <w:pPr>
              <w:rPr>
                <w:rFonts w:ascii="Calibri" w:hAnsi="Calibri" w:cs="Arial"/>
              </w:rPr>
            </w:pPr>
            <w:r w:rsidRPr="002E496A">
              <w:rPr>
                <w:rFonts w:ascii="Calibri" w:hAnsi="Calibri"/>
              </w:rPr>
              <w:t xml:space="preserve">Adequate visit constancy = at least 3 quarters in one year with an HIV care visit in </w:t>
            </w:r>
          </w:p>
        </w:tc>
        <w:tc>
          <w:tcPr>
            <w:tcW w:w="4312" w:type="dxa"/>
          </w:tcPr>
          <w:p w14:paraId="01385275" w14:textId="77777777" w:rsidR="00F626CD" w:rsidRPr="002E496A" w:rsidRDefault="00F626CD" w:rsidP="001452B1">
            <w:pPr>
              <w:rPr>
                <w:rFonts w:ascii="Calibri" w:hAnsi="Calibri"/>
              </w:rPr>
            </w:pPr>
            <w:r w:rsidRPr="002E496A">
              <w:rPr>
                <w:rFonts w:ascii="Calibri" w:hAnsi="Calibri"/>
              </w:rPr>
              <w:t xml:space="preserve">12 months </w:t>
            </w:r>
          </w:p>
        </w:tc>
        <w:tc>
          <w:tcPr>
            <w:tcW w:w="2247" w:type="dxa"/>
          </w:tcPr>
          <w:p w14:paraId="68C004B4" w14:textId="24504521"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EYXZpbGE8L0F1dGhvcj48WWVhcj4yMDEzPC9ZZWFyPjxS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jAyLTY8L3BhZ2VzPjx2b2x1bWU+MjU8L3ZvbHVtZT48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=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EYXZpbGE8L0F1dGhvcj48WWVhcj4yMDEzPC9ZZWFyPjxS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jAyLTY8L3BhZ2VzPjx2b2x1bWU+MjU8L3ZvbHVtZT48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=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1)</w:t>
            </w:r>
            <w:r w:rsidRPr="002E496A">
              <w:rPr>
                <w:rFonts w:ascii="Calibri" w:eastAsia="Times New Roman" w:hAnsi="Calibri" w:cs="Times New Roman"/>
                <w:color w:val="000000"/>
              </w:rPr>
              <w:fldChar w:fldCharType="end"/>
            </w:r>
          </w:p>
        </w:tc>
      </w:tr>
      <w:tr w:rsidR="00F626CD" w:rsidRPr="002E496A" w14:paraId="50F14FFD" w14:textId="77777777" w:rsidTr="001452B1">
        <w:tc>
          <w:tcPr>
            <w:tcW w:w="7831" w:type="dxa"/>
          </w:tcPr>
          <w:p w14:paraId="639B9145" w14:textId="77777777" w:rsidR="00F626CD" w:rsidRPr="002E496A" w:rsidRDefault="00F626CD" w:rsidP="001452B1">
            <w:pPr>
              <w:rPr>
                <w:rFonts w:ascii="Calibri" w:hAnsi="Calibri" w:cs="Arial"/>
              </w:rPr>
            </w:pPr>
            <w:r w:rsidRPr="002E496A">
              <w:rPr>
                <w:rFonts w:ascii="Calibri" w:hAnsi="Calibri"/>
              </w:rPr>
              <w:t>Visit constancy = at least 1 kept HIV care visit in 3 consecutive 4-month intervals</w:t>
            </w:r>
          </w:p>
        </w:tc>
        <w:tc>
          <w:tcPr>
            <w:tcW w:w="4312" w:type="dxa"/>
          </w:tcPr>
          <w:p w14:paraId="6220EA44"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23C8299E" w14:textId="3EADD893"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HYXJkbmVyPC9BdXRob3I+PFllYXI+MjAxNDwvWWVhcj48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YWx0LXBlcmlvZGljYWw+PGZ1bGwtdGl0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HYXJkbmVyPC9BdXRob3I+PFllYXI+MjAxNDwvWWVhcj48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YWx0LXBlcmlvZGljYWw+PGZ1bGwtdGl0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3, 24)</w:t>
            </w:r>
            <w:r w:rsidRPr="002E496A">
              <w:rPr>
                <w:rFonts w:ascii="Calibri" w:eastAsia="Times New Roman" w:hAnsi="Calibri" w:cs="Times New Roman"/>
                <w:color w:val="000000"/>
              </w:rPr>
              <w:fldChar w:fldCharType="end"/>
            </w:r>
          </w:p>
        </w:tc>
      </w:tr>
      <w:tr w:rsidR="00F626CD" w:rsidRPr="002E496A" w14:paraId="733D0D62" w14:textId="77777777" w:rsidTr="001452B1">
        <w:tc>
          <w:tcPr>
            <w:tcW w:w="7831" w:type="dxa"/>
          </w:tcPr>
          <w:p w14:paraId="54968296" w14:textId="77777777" w:rsidR="00F626CD" w:rsidRPr="002E496A" w:rsidRDefault="00F626CD" w:rsidP="001452B1">
            <w:pPr>
              <w:rPr>
                <w:rFonts w:ascii="Calibri" w:hAnsi="Calibri" w:cs="Arial"/>
              </w:rPr>
            </w:pPr>
            <w:r w:rsidRPr="002E496A">
              <w:rPr>
                <w:rFonts w:ascii="Calibri" w:hAnsi="Calibri"/>
              </w:rPr>
              <w:t>% of patients keeping next two HIV care visits</w:t>
            </w:r>
          </w:p>
        </w:tc>
        <w:tc>
          <w:tcPr>
            <w:tcW w:w="4312" w:type="dxa"/>
          </w:tcPr>
          <w:p w14:paraId="2D1CA0FD" w14:textId="77777777" w:rsidR="00F626CD" w:rsidRPr="002E496A" w:rsidRDefault="00F626CD" w:rsidP="001452B1">
            <w:pPr>
              <w:rPr>
                <w:rFonts w:ascii="Calibri" w:hAnsi="Calibri"/>
              </w:rPr>
            </w:pPr>
            <w:r>
              <w:rPr>
                <w:rFonts w:ascii="Calibri" w:hAnsi="Calibri"/>
              </w:rPr>
              <w:t>12 months</w:t>
            </w:r>
          </w:p>
        </w:tc>
        <w:tc>
          <w:tcPr>
            <w:tcW w:w="2247" w:type="dxa"/>
          </w:tcPr>
          <w:p w14:paraId="3E58E459" w14:textId="5CEED19F"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HYXJkbmVyPC9BdXRob3I+PFllYXI+MjAxMjwvWWVhcj48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xMjQtMzQ8L3BhZ2VzPjx2b2x1bWU+NTU8L3ZvbHVtZT48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HYXJkbmVyPC9BdXRob3I+PFllYXI+MjAxMjwvWWVhcj48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xMjQtMzQ8L3BhZ2VzPjx2b2x1bWU+NTU8L3ZvbHVtZT48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5)</w:t>
            </w:r>
            <w:r w:rsidRPr="002E496A">
              <w:rPr>
                <w:rFonts w:ascii="Calibri" w:eastAsia="Times New Roman" w:hAnsi="Calibri" w:cs="Times New Roman"/>
                <w:color w:val="000000"/>
              </w:rPr>
              <w:fldChar w:fldCharType="end"/>
            </w:r>
          </w:p>
        </w:tc>
      </w:tr>
      <w:tr w:rsidR="00F626CD" w:rsidRPr="002E496A" w14:paraId="1AE04EE6" w14:textId="77777777" w:rsidTr="001452B1">
        <w:tc>
          <w:tcPr>
            <w:tcW w:w="7831" w:type="dxa"/>
          </w:tcPr>
          <w:p w14:paraId="08376DC1" w14:textId="77777777" w:rsidR="00F626CD" w:rsidRPr="002E496A" w:rsidRDefault="00F626CD" w:rsidP="001452B1">
            <w:pPr>
              <w:rPr>
                <w:rFonts w:ascii="Calibri" w:hAnsi="Calibri"/>
              </w:rPr>
            </w:pPr>
            <w:r w:rsidRPr="002E496A">
              <w:rPr>
                <w:rFonts w:ascii="Calibri" w:hAnsi="Calibri"/>
              </w:rPr>
              <w:t>% of all HIV care visits kept</w:t>
            </w:r>
          </w:p>
        </w:tc>
        <w:tc>
          <w:tcPr>
            <w:tcW w:w="4312" w:type="dxa"/>
          </w:tcPr>
          <w:p w14:paraId="517A300C" w14:textId="77777777" w:rsidR="00F626CD" w:rsidRDefault="00F626CD" w:rsidP="001452B1">
            <w:pPr>
              <w:rPr>
                <w:rFonts w:ascii="Calibri" w:hAnsi="Calibri"/>
              </w:rPr>
            </w:pPr>
            <w:r>
              <w:rPr>
                <w:rFonts w:ascii="Calibri" w:hAnsi="Calibri"/>
              </w:rPr>
              <w:t>Per unit time (12 months, 36 months)</w:t>
            </w:r>
          </w:p>
        </w:tc>
        <w:tc>
          <w:tcPr>
            <w:tcW w:w="2247" w:type="dxa"/>
          </w:tcPr>
          <w:p w14:paraId="57921945" w14:textId="591002AE"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HYXJkbmVyPC9BdXRob3I+PFllYXI+MjAxMjwvWWVhcj48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EyNC0zNDwvcGFnZXM+PHZvbHVtZT41NTwv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GFsdC1wZXJpb2RpY2FsPjxmdWxs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Ny00NTwvcGFnZXM+PHZvbHVtZT4y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=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HYXJkbmVyPC9BdXRob3I+PFllYXI+MjAxMjwvWWVhcj48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EyNC0zNDwvcGFnZXM+PHZvbHVtZT41NTwv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GFsdC1wZXJpb2RpY2FsPjxmdWxs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Ny00NTwvcGFnZXM+PHZvbHVtZT4y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=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3, 25, 26)</w:t>
            </w:r>
            <w:r w:rsidRPr="002E496A">
              <w:rPr>
                <w:rFonts w:ascii="Calibri" w:eastAsia="Times New Roman" w:hAnsi="Calibri" w:cs="Times New Roman"/>
                <w:color w:val="000000"/>
              </w:rPr>
              <w:fldChar w:fldCharType="end"/>
            </w:r>
          </w:p>
        </w:tc>
      </w:tr>
      <w:tr w:rsidR="00F626CD" w:rsidRPr="002E496A" w14:paraId="59F2AD62" w14:textId="77777777" w:rsidTr="001452B1">
        <w:tc>
          <w:tcPr>
            <w:tcW w:w="7831" w:type="dxa"/>
          </w:tcPr>
          <w:p w14:paraId="2A3F9770" w14:textId="77777777" w:rsidR="00F626CD" w:rsidRPr="002E496A" w:rsidRDefault="00F626CD" w:rsidP="001452B1">
            <w:pPr>
              <w:tabs>
                <w:tab w:val="left" w:pos="3260"/>
              </w:tabs>
              <w:rPr>
                <w:rFonts w:ascii="Calibri" w:eastAsiaTheme="minorEastAsia" w:hAnsi="Calibri"/>
              </w:rPr>
            </w:pPr>
            <w:r w:rsidRPr="002E496A">
              <w:rPr>
                <w:rFonts w:ascii="Calibri" w:hAnsi="Calibri"/>
              </w:rPr>
              <w:t>HIV care visit</w:t>
            </w:r>
            <w:r>
              <w:rPr>
                <w:rFonts w:ascii="Calibri" w:hAnsi="Calibri"/>
              </w:rPr>
              <w:t xml:space="preserve"> kept</w:t>
            </w:r>
          </w:p>
        </w:tc>
        <w:tc>
          <w:tcPr>
            <w:tcW w:w="4312" w:type="dxa"/>
          </w:tcPr>
          <w:p w14:paraId="64A15AE8" w14:textId="77777777" w:rsidR="00F626CD" w:rsidRPr="002E496A" w:rsidRDefault="00F626CD" w:rsidP="001452B1">
            <w:pPr>
              <w:rPr>
                <w:rFonts w:ascii="Calibri" w:hAnsi="Calibri"/>
              </w:rPr>
            </w:pPr>
            <w:r w:rsidRPr="002E496A">
              <w:rPr>
                <w:rFonts w:ascii="Calibri" w:hAnsi="Calibri"/>
              </w:rPr>
              <w:t>Next visit (within unknown time frame)</w:t>
            </w:r>
          </w:p>
        </w:tc>
        <w:tc>
          <w:tcPr>
            <w:tcW w:w="2247" w:type="dxa"/>
          </w:tcPr>
          <w:p w14:paraId="1D297177" w14:textId="3F31D266" w:rsidR="00F626CD" w:rsidRPr="002E496A" w:rsidDel="00730C61" w:rsidRDefault="00F626CD" w:rsidP="009B35E2">
            <w:pPr>
              <w:rPr>
                <w:rFonts w:ascii="Calibri" w:hAnsi="Calibri"/>
              </w:rPr>
            </w:pPr>
            <w:r w:rsidRPr="002E496A">
              <w:rPr>
                <w:rFonts w:ascii="Calibri" w:eastAsia="Times New Roman" w:hAnsi="Calibri" w:cs="Times New Roman"/>
                <w:color w:val="000000"/>
              </w:rPr>
              <w:fldChar w:fldCharType="begin">
                <w:fldData xml:space="preserve">PEVuZE5vdGU+PENpdGU+PEF1dGhvcj5Ob3J0b248L0F1dGhvcj48WWVhcj4yMDE0PC9ZZWFyPjxS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4yMDctMTI8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Ob3J0b248L0F1dGhvcj48WWVhcj4yMDE0PC9ZZWFyPjxS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4yMDctMTI8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7, 28)</w:t>
            </w:r>
            <w:r w:rsidRPr="002E496A">
              <w:rPr>
                <w:rFonts w:ascii="Calibri" w:eastAsia="Times New Roman" w:hAnsi="Calibri" w:cs="Times New Roman"/>
                <w:color w:val="000000"/>
              </w:rPr>
              <w:fldChar w:fldCharType="end"/>
            </w:r>
            <w:r w:rsidRPr="002E496A">
              <w:rPr>
                <w:rFonts w:ascii="Calibri" w:eastAsia="Times New Roman" w:hAnsi="Calibri" w:cs="Times New Roman"/>
                <w:color w:val="000000"/>
              </w:rPr>
              <w:t xml:space="preserve"> </w:t>
            </w:r>
          </w:p>
        </w:tc>
      </w:tr>
      <w:tr w:rsidR="00F626CD" w:rsidRPr="002E496A" w14:paraId="61463311" w14:textId="77777777" w:rsidTr="001452B1">
        <w:tc>
          <w:tcPr>
            <w:tcW w:w="7831" w:type="dxa"/>
          </w:tcPr>
          <w:p w14:paraId="4DF2698F" w14:textId="77777777" w:rsidR="00F626CD" w:rsidRPr="002E496A" w:rsidRDefault="00F626CD" w:rsidP="001452B1">
            <w:pPr>
              <w:rPr>
                <w:rFonts w:ascii="Calibri" w:hAnsi="Calibri"/>
              </w:rPr>
            </w:pPr>
            <w:r w:rsidRPr="002E496A">
              <w:rPr>
                <w:rFonts w:ascii="Calibri" w:hAnsi="Calibri"/>
              </w:rPr>
              <w:lastRenderedPageBreak/>
              <w:t>% missed HIV care visits</w:t>
            </w:r>
          </w:p>
        </w:tc>
        <w:tc>
          <w:tcPr>
            <w:tcW w:w="4312" w:type="dxa"/>
          </w:tcPr>
          <w:p w14:paraId="67C86E6F"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0F419036" w14:textId="33F81CD7" w:rsidR="00F626CD" w:rsidRPr="002E496A" w:rsidRDefault="00F626CD" w:rsidP="009B35E2">
            <w:pPr>
              <w:rPr>
                <w:rFonts w:ascii="Calibri" w:hAnsi="Calibri"/>
              </w:rPr>
            </w:pPr>
            <w:r w:rsidRPr="002E496A">
              <w:rPr>
                <w:rFonts w:ascii="Calibri" w:eastAsia="Times New Roman" w:hAnsi="Calibri" w:cs="Times New Roman"/>
                <w:color w:val="000000"/>
              </w:rPr>
              <w:fldChar w:fldCharType="begin">
                <w:fldData xml:space="preserve">PEVuZE5vdGU+PENpdGU+PEF1dGhvcj5IZW5yeTwvQXV0aG9yPjxZZWFyPjIwMTI8L1llYXI+PFJl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IZW5yeTwvQXV0aG9yPjxZZWFyPjIwMTI8L1llYXI+PFJl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9)</w:t>
            </w:r>
            <w:r w:rsidRPr="002E496A">
              <w:rPr>
                <w:rFonts w:ascii="Calibri" w:eastAsia="Times New Roman" w:hAnsi="Calibri" w:cs="Times New Roman"/>
                <w:color w:val="000000"/>
              </w:rPr>
              <w:fldChar w:fldCharType="end"/>
            </w:r>
          </w:p>
        </w:tc>
      </w:tr>
      <w:tr w:rsidR="00F626CD" w:rsidRPr="002E496A" w14:paraId="37844B5F" w14:textId="77777777" w:rsidTr="001452B1">
        <w:tc>
          <w:tcPr>
            <w:tcW w:w="7831" w:type="dxa"/>
          </w:tcPr>
          <w:p w14:paraId="5D221001" w14:textId="77777777" w:rsidR="00F626CD" w:rsidRPr="002E496A" w:rsidRDefault="00F626CD" w:rsidP="001452B1">
            <w:pPr>
              <w:rPr>
                <w:rFonts w:ascii="Calibri" w:hAnsi="Calibri" w:cs="Arial"/>
              </w:rPr>
            </w:pPr>
            <w:r w:rsidRPr="002E496A">
              <w:rPr>
                <w:rFonts w:ascii="Calibri" w:hAnsi="Calibri"/>
              </w:rPr>
              <w:t xml:space="preserve">Suboptimal follow-up (no arrived HIV care </w:t>
            </w:r>
            <w:r>
              <w:rPr>
                <w:rFonts w:ascii="Calibri" w:hAnsi="Calibri"/>
              </w:rPr>
              <w:t>visit</w:t>
            </w:r>
            <w:r w:rsidRPr="002E496A">
              <w:rPr>
                <w:rFonts w:ascii="Calibri" w:hAnsi="Calibri"/>
              </w:rPr>
              <w:t xml:space="preserve"> for &gt;6 months)</w:t>
            </w:r>
          </w:p>
        </w:tc>
        <w:tc>
          <w:tcPr>
            <w:tcW w:w="4312" w:type="dxa"/>
          </w:tcPr>
          <w:p w14:paraId="7ECCE7BA"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15E2C3F5" w14:textId="77B85F12"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Sb2JiaW5zPC9BdXRob3I+PFllYXI+MjAxMjwvWWVhcj48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mFscyBvZiBp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Sb2JiaW5zPC9BdXRob3I+PFllYXI+MjAxMjwvWWVhcj48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mFscyBvZiBp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0)</w:t>
            </w:r>
            <w:r w:rsidRPr="002E496A">
              <w:rPr>
                <w:rFonts w:ascii="Calibri" w:eastAsia="Times New Roman" w:hAnsi="Calibri" w:cs="Times New Roman"/>
                <w:color w:val="000000"/>
              </w:rPr>
              <w:fldChar w:fldCharType="end"/>
            </w:r>
          </w:p>
        </w:tc>
      </w:tr>
      <w:tr w:rsidR="00F626CD" w:rsidRPr="002E496A" w14:paraId="09754DD4" w14:textId="77777777" w:rsidTr="001452B1">
        <w:tc>
          <w:tcPr>
            <w:tcW w:w="7831" w:type="dxa"/>
          </w:tcPr>
          <w:p w14:paraId="694C4C48" w14:textId="77777777" w:rsidR="00F626CD" w:rsidRPr="002E496A" w:rsidRDefault="00F626CD" w:rsidP="001452B1">
            <w:pPr>
              <w:rPr>
                <w:rFonts w:ascii="Calibri" w:hAnsi="Calibri"/>
              </w:rPr>
            </w:pPr>
            <w:r w:rsidRPr="002E496A">
              <w:rPr>
                <w:rFonts w:ascii="Calibri" w:hAnsi="Calibri"/>
              </w:rPr>
              <w:t># of missed HIV care visits</w:t>
            </w:r>
          </w:p>
        </w:tc>
        <w:tc>
          <w:tcPr>
            <w:tcW w:w="4312" w:type="dxa"/>
          </w:tcPr>
          <w:p w14:paraId="2F175F04" w14:textId="77777777" w:rsidR="00F626CD" w:rsidRPr="002E496A" w:rsidRDefault="00F626CD" w:rsidP="001452B1">
            <w:pPr>
              <w:rPr>
                <w:rFonts w:ascii="Calibri" w:hAnsi="Calibri"/>
              </w:rPr>
            </w:pPr>
            <w:r w:rsidRPr="002E496A">
              <w:rPr>
                <w:rFonts w:ascii="Calibri" w:hAnsi="Calibri"/>
              </w:rPr>
              <w:t>6 months</w:t>
            </w:r>
          </w:p>
        </w:tc>
        <w:tc>
          <w:tcPr>
            <w:tcW w:w="2247" w:type="dxa"/>
          </w:tcPr>
          <w:p w14:paraId="2EA4F5C5" w14:textId="68C9523A" w:rsidR="00F626CD" w:rsidRPr="002E496A" w:rsidDel="00730C61" w:rsidRDefault="00F626CD" w:rsidP="009B35E2">
            <w:pPr>
              <w:rPr>
                <w:rFonts w:ascii="Calibri" w:hAnsi="Calibri"/>
              </w:rPr>
            </w:pPr>
            <w:r w:rsidRPr="002E496A">
              <w:rPr>
                <w:rFonts w:ascii="Calibri" w:eastAsia="Times New Roman" w:hAnsi="Calibri" w:cs="Times New Roman"/>
                <w:color w:val="000000"/>
              </w:rPr>
              <w:fldChar w:fldCharType="begin">
                <w:fldData xml:space="preserve">PEVuZE5vdGU+PENpdGU+PEF1dGhvcj5Lb25rbGUtUGFya2VyPC9BdXRob3I+PFllYXI+MjAxMjwv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Lb25rbGUtUGFya2VyPC9BdXRob3I+PFllYXI+MjAxMjwv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9, 31)</w:t>
            </w:r>
            <w:r w:rsidRPr="002E496A">
              <w:rPr>
                <w:rFonts w:ascii="Calibri" w:eastAsia="Times New Roman" w:hAnsi="Calibri" w:cs="Times New Roman"/>
                <w:color w:val="000000"/>
              </w:rPr>
              <w:fldChar w:fldCharType="end"/>
            </w:r>
          </w:p>
        </w:tc>
      </w:tr>
      <w:tr w:rsidR="00F626CD" w:rsidRPr="002E496A" w14:paraId="282417F7" w14:textId="77777777" w:rsidTr="001452B1">
        <w:trPr>
          <w:trHeight w:val="584"/>
        </w:trPr>
        <w:tc>
          <w:tcPr>
            <w:tcW w:w="7831" w:type="dxa"/>
          </w:tcPr>
          <w:p w14:paraId="74376786" w14:textId="77777777" w:rsidR="00F626CD" w:rsidRPr="002E496A" w:rsidRDefault="00F626CD" w:rsidP="001452B1">
            <w:pPr>
              <w:rPr>
                <w:rFonts w:ascii="Calibri" w:hAnsi="Calibri" w:cs="Arial"/>
              </w:rPr>
            </w:pPr>
            <w:r w:rsidRPr="002E496A">
              <w:rPr>
                <w:rFonts w:ascii="Calibri" w:hAnsi="Calibri"/>
              </w:rPr>
              <w:t>Gap score = 1 point per quarter (0 means no quarter without a visit, 4 means no visits in any quarters)</w:t>
            </w:r>
          </w:p>
        </w:tc>
        <w:tc>
          <w:tcPr>
            <w:tcW w:w="4312" w:type="dxa"/>
          </w:tcPr>
          <w:p w14:paraId="0C8B71A6"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5C93AB6B" w14:textId="42796075"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OYWFyLUtpbmc8L0F1dGhvcj48WWVhcj4yMDA5PC9ZZWFy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OYWFyLUtpbmc8L0F1dGhvcj48WWVhcj4yMDA5PC9ZZWFy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2)</w:t>
            </w:r>
            <w:r w:rsidRPr="002E496A">
              <w:rPr>
                <w:rFonts w:ascii="Calibri" w:eastAsia="Times New Roman" w:hAnsi="Calibri" w:cs="Times New Roman"/>
                <w:color w:val="000000"/>
              </w:rPr>
              <w:fldChar w:fldCharType="end"/>
            </w:r>
          </w:p>
        </w:tc>
      </w:tr>
      <w:tr w:rsidR="00F626CD" w:rsidRPr="002E496A" w14:paraId="34C3CAE0" w14:textId="77777777" w:rsidTr="001452B1">
        <w:tc>
          <w:tcPr>
            <w:tcW w:w="7831" w:type="dxa"/>
          </w:tcPr>
          <w:p w14:paraId="0BB82E62" w14:textId="77777777" w:rsidR="00F626CD" w:rsidRPr="002E496A" w:rsidRDefault="00F626CD" w:rsidP="001452B1">
            <w:pPr>
              <w:rPr>
                <w:rFonts w:ascii="Calibri" w:hAnsi="Calibri" w:cs="Arial"/>
              </w:rPr>
            </w:pPr>
            <w:r w:rsidRPr="002E496A">
              <w:rPr>
                <w:rFonts w:ascii="Calibri" w:hAnsi="Calibri"/>
              </w:rPr>
              <w:t>Gap in care = 180+ days with no HIV care visit</w:t>
            </w:r>
          </w:p>
        </w:tc>
        <w:tc>
          <w:tcPr>
            <w:tcW w:w="4312" w:type="dxa"/>
          </w:tcPr>
          <w:p w14:paraId="33D81C4D"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04C28061" w14:textId="75D88EB9"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EYXZpbGE8L0F1dGhvcj48WWVhcj4yMDEzPC9ZZWFyPjxS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jAyLTY8L3BhZ2VzPjx2b2x1bWU+MjU8L3ZvbHVtZT48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=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EYXZpbGE8L0F1dGhvcj48WWVhcj4yMDEzPC9ZZWFyPjxS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MjAyLTY8L3BhZ2VzPjx2b2x1bWU+MjU8L3ZvbHVtZT48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=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21)</w:t>
            </w:r>
            <w:r w:rsidRPr="002E496A">
              <w:rPr>
                <w:rFonts w:ascii="Calibri" w:eastAsia="Times New Roman" w:hAnsi="Calibri" w:cs="Times New Roman"/>
                <w:color w:val="000000"/>
              </w:rPr>
              <w:fldChar w:fldCharType="end"/>
            </w:r>
          </w:p>
        </w:tc>
      </w:tr>
      <w:tr w:rsidR="00F626CD" w:rsidRPr="002E496A" w14:paraId="742E01D6" w14:textId="77777777" w:rsidTr="001452B1">
        <w:tc>
          <w:tcPr>
            <w:tcW w:w="7831" w:type="dxa"/>
          </w:tcPr>
          <w:p w14:paraId="564AD1B5" w14:textId="77777777" w:rsidR="00F626CD" w:rsidRPr="002E496A" w:rsidRDefault="00F626CD" w:rsidP="001452B1">
            <w:pPr>
              <w:rPr>
                <w:rFonts w:ascii="Calibri" w:hAnsi="Calibri" w:cs="Arial"/>
              </w:rPr>
            </w:pPr>
            <w:r w:rsidRPr="002E496A">
              <w:rPr>
                <w:rFonts w:ascii="Calibri" w:hAnsi="Calibri"/>
              </w:rPr>
              <w:t>Gap in care = 4 months without an HIV care appointment</w:t>
            </w:r>
          </w:p>
        </w:tc>
        <w:tc>
          <w:tcPr>
            <w:tcW w:w="4312" w:type="dxa"/>
          </w:tcPr>
          <w:p w14:paraId="0F5C00E5"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579B197F" w14:textId="7347F5AB"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DYWJyYWw8L0F1dGhvcj48WWVhcj4yMDA3PC9ZZWFyPjxS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DYWJyYWw8L0F1dGhvcj48WWVhcj4yMDA3PC9ZZWFyPjxS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3)</w:t>
            </w:r>
            <w:r w:rsidRPr="002E496A">
              <w:rPr>
                <w:rFonts w:ascii="Calibri" w:eastAsia="Times New Roman" w:hAnsi="Calibri" w:cs="Times New Roman"/>
                <w:color w:val="000000"/>
              </w:rPr>
              <w:fldChar w:fldCharType="end"/>
            </w:r>
          </w:p>
        </w:tc>
      </w:tr>
      <w:tr w:rsidR="00F626CD" w:rsidRPr="002E496A" w14:paraId="73D9ED31" w14:textId="77777777" w:rsidTr="001452B1">
        <w:tc>
          <w:tcPr>
            <w:tcW w:w="7831" w:type="dxa"/>
          </w:tcPr>
          <w:p w14:paraId="240973BE" w14:textId="77777777" w:rsidR="00F626CD" w:rsidRPr="002E496A" w:rsidRDefault="00F626CD" w:rsidP="001452B1">
            <w:pPr>
              <w:rPr>
                <w:rFonts w:ascii="Calibri" w:hAnsi="Calibri"/>
              </w:rPr>
            </w:pPr>
            <w:r>
              <w:rPr>
                <w:rFonts w:ascii="Calibri" w:hAnsi="Calibri"/>
              </w:rPr>
              <w:t>Time to Gap in c</w:t>
            </w:r>
            <w:r w:rsidRPr="002E496A">
              <w:rPr>
                <w:rFonts w:ascii="Calibri" w:hAnsi="Calibri"/>
              </w:rPr>
              <w:t>are = 4 months without an HIV care appointment</w:t>
            </w:r>
          </w:p>
        </w:tc>
        <w:tc>
          <w:tcPr>
            <w:tcW w:w="4312" w:type="dxa"/>
          </w:tcPr>
          <w:p w14:paraId="19AA0363" w14:textId="77777777" w:rsidR="00F626CD" w:rsidRPr="002E496A" w:rsidRDefault="00F626CD" w:rsidP="001452B1">
            <w:pPr>
              <w:rPr>
                <w:rFonts w:ascii="Calibri" w:hAnsi="Calibri"/>
              </w:rPr>
            </w:pPr>
            <w:r>
              <w:rPr>
                <w:rFonts w:ascii="Calibri" w:hAnsi="Calibri"/>
              </w:rPr>
              <w:t>N/A</w:t>
            </w:r>
          </w:p>
        </w:tc>
        <w:tc>
          <w:tcPr>
            <w:tcW w:w="2247" w:type="dxa"/>
          </w:tcPr>
          <w:p w14:paraId="2A50ABC2" w14:textId="7BCD1DFE"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DYWJyYWw8L0F1dGhvcj48WWVhcj4yMDA3PC9ZZWFyPjxS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DYWJyYWw8L0F1dGhvcj48WWVhcj4yMDA3PC9ZZWFyPjxS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3)</w:t>
            </w:r>
            <w:r w:rsidRPr="002E496A">
              <w:rPr>
                <w:rFonts w:ascii="Calibri" w:eastAsia="Times New Roman" w:hAnsi="Calibri" w:cs="Times New Roman"/>
                <w:color w:val="000000"/>
              </w:rPr>
              <w:fldChar w:fldCharType="end"/>
            </w:r>
          </w:p>
        </w:tc>
      </w:tr>
      <w:tr w:rsidR="00F626CD" w:rsidRPr="002E496A" w14:paraId="31F2F07E" w14:textId="77777777" w:rsidTr="001452B1">
        <w:tc>
          <w:tcPr>
            <w:tcW w:w="7831" w:type="dxa"/>
          </w:tcPr>
          <w:p w14:paraId="0A6D6817" w14:textId="77777777" w:rsidR="00F626CD" w:rsidRPr="002E496A" w:rsidRDefault="00F626CD" w:rsidP="001452B1">
            <w:pPr>
              <w:rPr>
                <w:rFonts w:ascii="Calibri" w:hAnsi="Calibri"/>
              </w:rPr>
            </w:pPr>
            <w:r w:rsidRPr="002E496A">
              <w:rPr>
                <w:rFonts w:ascii="Calibri" w:hAnsi="Calibri"/>
              </w:rPr>
              <w:t>ART prescription</w:t>
            </w:r>
          </w:p>
        </w:tc>
        <w:tc>
          <w:tcPr>
            <w:tcW w:w="4312" w:type="dxa"/>
          </w:tcPr>
          <w:p w14:paraId="223EF46D" w14:textId="77777777" w:rsidR="00F626CD" w:rsidRPr="002E496A" w:rsidRDefault="00F626CD" w:rsidP="001452B1">
            <w:pPr>
              <w:rPr>
                <w:rFonts w:ascii="Calibri" w:hAnsi="Calibri"/>
              </w:rPr>
            </w:pPr>
            <w:r w:rsidRPr="002E496A">
              <w:rPr>
                <w:rFonts w:ascii="Calibri" w:hAnsi="Calibri"/>
              </w:rPr>
              <w:t>Date of interview</w:t>
            </w:r>
            <w:r>
              <w:rPr>
                <w:rFonts w:ascii="Calibri" w:hAnsi="Calibri"/>
              </w:rPr>
              <w:t>/most recent visit</w:t>
            </w:r>
          </w:p>
        </w:tc>
        <w:tc>
          <w:tcPr>
            <w:tcW w:w="2247" w:type="dxa"/>
          </w:tcPr>
          <w:p w14:paraId="6433CAAB" w14:textId="10AE75A9" w:rsidR="00F626CD" w:rsidRPr="002E496A" w:rsidRDefault="00F626CD" w:rsidP="009B35E2">
            <w:pPr>
              <w:rPr>
                <w:rFonts w:ascii="Calibri" w:hAnsi="Calibri"/>
              </w:rPr>
            </w:pPr>
            <w:r w:rsidRPr="002E496A">
              <w:rPr>
                <w:rFonts w:ascii="Calibri" w:eastAsia="Times New Roman" w:hAnsi="Calibri" w:cs="Times New Roman"/>
                <w:color w:val="000000"/>
              </w:rPr>
              <w:fldChar w:fldCharType="begin">
                <w:fldData xml:space="preserve">PEVuZE5vdGU+PENpdGU+PEF1dGhvcj5Hd2FkejwvQXV0aG9yPjxZZWFyPjIwMTU8L1llYXI+PFJl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xODAxLTE3PC9wYWdlcz48dm9sdW1lPjE5PC92b2x1bWU+PG51bWJlcj4xMDwv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Hd2FkejwvQXV0aG9yPjxZZWFyPjIwMTU8L1llYXI+PFJl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xODAxLTE3PC9wYWdlcz48dm9sdW1lPjE5PC92b2x1bWU+PG51bWJlcj4xMDwv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0-12, 15, 34, 35)</w:t>
            </w:r>
            <w:r w:rsidRPr="002E496A">
              <w:rPr>
                <w:rFonts w:ascii="Calibri" w:eastAsia="Times New Roman" w:hAnsi="Calibri" w:cs="Times New Roman"/>
                <w:color w:val="000000"/>
              </w:rPr>
              <w:fldChar w:fldCharType="end"/>
            </w:r>
          </w:p>
        </w:tc>
      </w:tr>
      <w:tr w:rsidR="00F626CD" w:rsidRPr="002E496A" w14:paraId="40005FA4" w14:textId="77777777" w:rsidTr="001452B1">
        <w:tc>
          <w:tcPr>
            <w:tcW w:w="7831" w:type="dxa"/>
          </w:tcPr>
          <w:p w14:paraId="5000DA9A" w14:textId="77777777" w:rsidR="00F626CD" w:rsidRPr="002E496A" w:rsidRDefault="00F626CD" w:rsidP="001452B1">
            <w:pPr>
              <w:rPr>
                <w:rFonts w:ascii="Calibri" w:hAnsi="Calibri"/>
              </w:rPr>
            </w:pPr>
            <w:r w:rsidRPr="002E496A">
              <w:rPr>
                <w:rFonts w:ascii="Calibri" w:hAnsi="Calibri"/>
              </w:rPr>
              <w:t>ART initiation</w:t>
            </w:r>
          </w:p>
        </w:tc>
        <w:tc>
          <w:tcPr>
            <w:tcW w:w="4312" w:type="dxa"/>
          </w:tcPr>
          <w:p w14:paraId="4BCF3510" w14:textId="77777777" w:rsidR="00F626CD" w:rsidRPr="002E496A" w:rsidRDefault="00F626CD" w:rsidP="001452B1">
            <w:pPr>
              <w:rPr>
                <w:rFonts w:ascii="Calibri" w:hAnsi="Calibri"/>
              </w:rPr>
            </w:pPr>
            <w:r w:rsidRPr="002E496A">
              <w:rPr>
                <w:rFonts w:ascii="Calibri" w:hAnsi="Calibri"/>
              </w:rPr>
              <w:t>Within 6 months of eligibility</w:t>
            </w:r>
          </w:p>
        </w:tc>
        <w:tc>
          <w:tcPr>
            <w:tcW w:w="2247" w:type="dxa"/>
          </w:tcPr>
          <w:p w14:paraId="67338EF6" w14:textId="16C58C84"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IYW5uYTwvQXV0aG9yPjxZZWFyPjIwMTM8L1llYXI+PFJl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ODk1MjwvcGFnZXM+PHZvbHVtZT44PC92b2x1bWU+PG51bWJlcj4xMTwv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IYW5uYTwvQXV0aG9yPjxZZWFyPjIwMTM8L1llYXI+PFJl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ODk1MjwvcGFnZXM+PHZvbHVtZT44PC92b2x1bWU+PG51bWJlcj4xMTwv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6)</w:t>
            </w:r>
            <w:r w:rsidRPr="002E496A">
              <w:rPr>
                <w:rFonts w:ascii="Calibri" w:eastAsia="Times New Roman" w:hAnsi="Calibri" w:cs="Times New Roman"/>
                <w:color w:val="000000"/>
              </w:rPr>
              <w:fldChar w:fldCharType="end"/>
            </w:r>
          </w:p>
        </w:tc>
      </w:tr>
      <w:tr w:rsidR="00F626CD" w:rsidRPr="002E496A" w14:paraId="17529EBE" w14:textId="77777777" w:rsidTr="001452B1">
        <w:tc>
          <w:tcPr>
            <w:tcW w:w="7831" w:type="dxa"/>
          </w:tcPr>
          <w:p w14:paraId="6961DC1C" w14:textId="77777777" w:rsidR="00F626CD" w:rsidRPr="002E496A" w:rsidRDefault="00F626CD" w:rsidP="001452B1">
            <w:pPr>
              <w:rPr>
                <w:rFonts w:ascii="Calibri" w:hAnsi="Calibri" w:cs="Arial"/>
              </w:rPr>
            </w:pPr>
            <w:r w:rsidRPr="002E496A">
              <w:rPr>
                <w:rFonts w:ascii="Calibri" w:hAnsi="Calibri"/>
              </w:rPr>
              <w:t>Time to discontinuation of ART</w:t>
            </w:r>
          </w:p>
        </w:tc>
        <w:tc>
          <w:tcPr>
            <w:tcW w:w="4312" w:type="dxa"/>
          </w:tcPr>
          <w:p w14:paraId="6A460D97" w14:textId="77777777" w:rsidR="00F626CD" w:rsidRPr="002E496A" w:rsidRDefault="00F626CD" w:rsidP="001452B1">
            <w:pPr>
              <w:rPr>
                <w:rFonts w:ascii="Calibri" w:hAnsi="Calibri"/>
              </w:rPr>
            </w:pPr>
            <w:r w:rsidRPr="002E496A">
              <w:rPr>
                <w:rFonts w:ascii="Calibri" w:hAnsi="Calibri"/>
              </w:rPr>
              <w:t>N/A</w:t>
            </w:r>
          </w:p>
        </w:tc>
        <w:tc>
          <w:tcPr>
            <w:tcW w:w="2247" w:type="dxa"/>
          </w:tcPr>
          <w:p w14:paraId="1C843785" w14:textId="6375868E" w:rsidR="00F626CD" w:rsidRPr="002E496A" w:rsidRDefault="00F626CD" w:rsidP="009B35E2">
            <w:pPr>
              <w:rPr>
                <w:rFonts w:ascii="Calibri" w:hAnsi="Calibri" w:cs="Arial"/>
              </w:rPr>
            </w:pPr>
            <w:r w:rsidRPr="002E496A">
              <w:rPr>
                <w:rFonts w:ascii="Calibri" w:eastAsia="Times New Roman" w:hAnsi="Calibri" w:cs="Times New Roman"/>
                <w:color w:val="000000"/>
              </w:rPr>
              <w:fldChar w:fldCharType="begin">
                <w:fldData xml:space="preserve">PEVuZE5vdGU+PENpdGU+PEF1dGhvcj5IaW1lbGhvY2g8L0F1dGhvcj48WWVhcj4yMDA5PC9ZZWFy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IaW1lbGhvY2g8L0F1dGhvcj48WWVhcj4yMDA5PC9ZZWFy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7)</w:t>
            </w:r>
            <w:r w:rsidRPr="002E496A">
              <w:rPr>
                <w:rFonts w:ascii="Calibri" w:eastAsia="Times New Roman" w:hAnsi="Calibri" w:cs="Times New Roman"/>
                <w:color w:val="000000"/>
              </w:rPr>
              <w:fldChar w:fldCharType="end"/>
            </w:r>
          </w:p>
        </w:tc>
      </w:tr>
      <w:tr w:rsidR="00F626CD" w:rsidRPr="002E496A" w14:paraId="1B11DD06" w14:textId="77777777" w:rsidTr="001452B1">
        <w:tc>
          <w:tcPr>
            <w:tcW w:w="7831" w:type="dxa"/>
          </w:tcPr>
          <w:p w14:paraId="57A0A60E" w14:textId="77777777" w:rsidR="00F626CD" w:rsidRPr="002E496A" w:rsidRDefault="00F626CD" w:rsidP="001452B1">
            <w:pPr>
              <w:rPr>
                <w:rFonts w:ascii="Calibri" w:hAnsi="Calibri" w:cs="Arial"/>
              </w:rPr>
            </w:pPr>
            <w:r w:rsidRPr="002E496A">
              <w:rPr>
                <w:rFonts w:ascii="Calibri" w:hAnsi="Calibri"/>
              </w:rPr>
              <w:t>Months receiving ART</w:t>
            </w:r>
          </w:p>
        </w:tc>
        <w:tc>
          <w:tcPr>
            <w:tcW w:w="4312" w:type="dxa"/>
          </w:tcPr>
          <w:p w14:paraId="490F486B" w14:textId="77777777" w:rsidR="00F626CD" w:rsidRPr="002E496A" w:rsidRDefault="00F626CD" w:rsidP="001452B1">
            <w:pPr>
              <w:rPr>
                <w:rFonts w:ascii="Calibri" w:hAnsi="Calibri"/>
              </w:rPr>
            </w:pPr>
            <w:r>
              <w:rPr>
                <w:rFonts w:ascii="Calibri" w:hAnsi="Calibri"/>
              </w:rPr>
              <w:t>N/A</w:t>
            </w:r>
          </w:p>
        </w:tc>
        <w:tc>
          <w:tcPr>
            <w:tcW w:w="2247" w:type="dxa"/>
          </w:tcPr>
          <w:p w14:paraId="6A5A08D6" w14:textId="5FDC14E5" w:rsidR="00F626CD" w:rsidRPr="002E496A" w:rsidRDefault="00F626CD" w:rsidP="001452B1">
            <w:pPr>
              <w:rPr>
                <w:rFonts w:ascii="Calibri" w:hAnsi="Calibri" w:cs="Arial"/>
              </w:rPr>
            </w:pPr>
            <w:r w:rsidRPr="002E496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Lucas&lt;/Author&gt;&lt;Year&gt;2010&lt;/Year&gt;&lt;RecNum&gt;23&lt;/RecNum&gt;&lt;DisplayText&gt;(20)&lt;/DisplayText&gt;&lt;record&gt;&lt;rec-number&gt;23&lt;/rec-number&gt;&lt;foreign-keys&gt;&lt;key app="EN" db-id="9tpf95sajf9vdjee05exes0o59pa9ad0pzes" timestamp="1447779025"&gt;23&lt;/key&gt;&lt;/foreign-keys&gt;&lt;ref-type name="Journal Article"&gt;17&lt;/ref-type&gt;&lt;contributors&gt;&lt;authors&gt;&lt;author&gt;Lucas, Gregory M.&lt;/author&gt;&lt;author&gt;Chaudhry, Amina&lt;/author&gt;&lt;author&gt;Hsu, Jeffrey&lt;/author&gt;&lt;author&gt;Woodson, Tanita&lt;/author&gt;&lt;author&gt;Lau, Bryan&lt;/author&gt;&lt;author&gt;Olsen, Yngvild&lt;/author&gt;&lt;author&gt;Keruly, Jeanne C.&lt;/author&gt;&lt;author&gt;Fiellin, David A.&lt;/author&gt;&lt;author&gt;Finkelstein, Ruth&lt;/author&gt;&lt;author&gt;Barditch-Crovo, Patricia&lt;/author&gt;&lt;/authors&gt;&lt;/contributors&gt;&lt;titles&gt;&lt;title&gt;Clinic-based treatment of opioid-dependent HIV-infected patients versus referral to an opioid treatment program: a randomized trial&lt;/title&gt;&lt;secondary-title&gt;Ann Intern Med&lt;/secondary-title&gt;&lt;alt-title&gt;Ann Intern Med&lt;/alt-title&gt;&lt;/titles&gt;&lt;periodical&gt;&lt;full-title&gt;Ann Intern Med&lt;/full-title&gt;&lt;abbr-1&gt;Annals of internal medicine&lt;/abbr-1&gt;&lt;/periodical&gt;&lt;alt-periodical&gt;&lt;full-title&gt;Ann Intern Med&lt;/full-title&gt;&lt;abbr-1&gt;Annals of internal medicine&lt;/abbr-1&gt;&lt;/alt-periodical&gt;&lt;pages&gt;704-711&lt;/pages&gt;&lt;volume&gt;152&lt;/volume&gt;&lt;number&gt;11&lt;/number&gt;&lt;dates&gt;&lt;year&gt;2010&lt;/year&gt;&lt;/dates&gt;&lt;urls&gt;&lt;related-urls&gt;&lt;url&gt;http://www.ncbi.nlm.nih.gov/pmc/articles/PMC2886293/pdf/nihms201816.pdf&lt;/url&gt;&lt;/related-urls&gt;&lt;/urls&gt;&lt;/record&gt;&lt;/Cite&gt;&lt;/EndNote&gt;</w:instrText>
            </w:r>
            <w:r w:rsidRPr="002E496A">
              <w:rPr>
                <w:rFonts w:ascii="Calibri" w:eastAsia="Times New Roman" w:hAnsi="Calibri" w:cs="Times New Roman"/>
                <w:color w:val="000000"/>
              </w:rPr>
              <w:fldChar w:fldCharType="separate"/>
            </w:r>
            <w:r>
              <w:rPr>
                <w:rFonts w:ascii="Calibri" w:eastAsia="Times New Roman" w:hAnsi="Calibri" w:cs="Times New Roman"/>
                <w:noProof/>
                <w:color w:val="000000"/>
              </w:rPr>
              <w:t>(20)</w:t>
            </w:r>
            <w:r w:rsidRPr="002E496A">
              <w:rPr>
                <w:rFonts w:ascii="Calibri" w:eastAsia="Times New Roman" w:hAnsi="Calibri" w:cs="Times New Roman"/>
                <w:color w:val="000000"/>
              </w:rPr>
              <w:fldChar w:fldCharType="end"/>
            </w:r>
          </w:p>
        </w:tc>
      </w:tr>
      <w:tr w:rsidR="00F626CD" w:rsidRPr="002E496A" w14:paraId="5E4CFED6" w14:textId="77777777" w:rsidTr="001452B1">
        <w:tc>
          <w:tcPr>
            <w:tcW w:w="7831" w:type="dxa"/>
          </w:tcPr>
          <w:p w14:paraId="1758FC82" w14:textId="77777777" w:rsidR="00F626CD" w:rsidRPr="002E496A" w:rsidRDefault="00F626CD" w:rsidP="001452B1">
            <w:pPr>
              <w:rPr>
                <w:rFonts w:ascii="Calibri" w:hAnsi="Calibri"/>
              </w:rPr>
            </w:pPr>
            <w:r w:rsidRPr="002E496A">
              <w:rPr>
                <w:rFonts w:ascii="Calibri" w:hAnsi="Calibri"/>
              </w:rPr>
              <w:t>Time from eligibility to ART initiation</w:t>
            </w:r>
          </w:p>
        </w:tc>
        <w:tc>
          <w:tcPr>
            <w:tcW w:w="4312" w:type="dxa"/>
          </w:tcPr>
          <w:p w14:paraId="4BDBCC16" w14:textId="77777777" w:rsidR="00F626CD" w:rsidRPr="002E496A" w:rsidRDefault="00F626CD" w:rsidP="001452B1">
            <w:pPr>
              <w:rPr>
                <w:rFonts w:ascii="Calibri" w:hAnsi="Calibri"/>
              </w:rPr>
            </w:pPr>
            <w:r w:rsidRPr="002E496A">
              <w:rPr>
                <w:rFonts w:ascii="Calibri" w:hAnsi="Calibri"/>
              </w:rPr>
              <w:t>N/A</w:t>
            </w:r>
          </w:p>
        </w:tc>
        <w:tc>
          <w:tcPr>
            <w:tcW w:w="2247" w:type="dxa"/>
          </w:tcPr>
          <w:p w14:paraId="4A313F0F" w14:textId="1B21A204"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IYW5uYTwvQXV0aG9yPjxZZWFyPjIwMTM8L1llYXI+PFJl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ODk1MjwvcGFnZXM+PHZvbHVtZT44PC92b2x1bWU+PG51bWJlcj4xMTwv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IYW5uYTwvQXV0aG9yPjxZZWFyPjIwMTM8L1llYXI+PFJl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ODk1MjwvcGFnZXM+PHZvbHVtZT44PC92b2x1bWU+PG51bWJlcj4xMTwv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6)</w:t>
            </w:r>
            <w:r w:rsidRPr="002E496A">
              <w:rPr>
                <w:rFonts w:ascii="Calibri" w:eastAsia="Times New Roman" w:hAnsi="Calibri" w:cs="Times New Roman"/>
                <w:color w:val="000000"/>
              </w:rPr>
              <w:fldChar w:fldCharType="end"/>
            </w:r>
          </w:p>
        </w:tc>
      </w:tr>
      <w:tr w:rsidR="00F626CD" w:rsidRPr="002E496A" w14:paraId="164CA7A9" w14:textId="77777777" w:rsidTr="001452B1">
        <w:tc>
          <w:tcPr>
            <w:tcW w:w="7831" w:type="dxa"/>
          </w:tcPr>
          <w:p w14:paraId="4AD93028" w14:textId="77777777" w:rsidR="00F626CD" w:rsidRPr="002E496A" w:rsidRDefault="00F626CD" w:rsidP="001452B1">
            <w:pPr>
              <w:rPr>
                <w:rFonts w:ascii="Calibri" w:hAnsi="Calibri"/>
              </w:rPr>
            </w:pPr>
            <w:r w:rsidRPr="002E496A">
              <w:rPr>
                <w:rFonts w:ascii="Calibri" w:hAnsi="Calibri"/>
              </w:rPr>
              <w:t>Viral load</w:t>
            </w:r>
            <w:r>
              <w:rPr>
                <w:rFonts w:ascii="Calibri" w:hAnsi="Calibri"/>
              </w:rPr>
              <w:t xml:space="preserve"> (value)</w:t>
            </w:r>
          </w:p>
        </w:tc>
        <w:tc>
          <w:tcPr>
            <w:tcW w:w="4312" w:type="dxa"/>
          </w:tcPr>
          <w:p w14:paraId="09195543" w14:textId="77777777" w:rsidR="00F626CD" w:rsidRPr="002E496A" w:rsidRDefault="00F626CD" w:rsidP="001452B1">
            <w:pPr>
              <w:rPr>
                <w:rFonts w:ascii="Calibri" w:hAnsi="Calibri"/>
              </w:rPr>
            </w:pPr>
            <w:r w:rsidRPr="002E496A">
              <w:rPr>
                <w:rFonts w:ascii="Calibri" w:hAnsi="Calibri"/>
              </w:rPr>
              <w:t>At most recent VL conducted</w:t>
            </w:r>
          </w:p>
        </w:tc>
        <w:tc>
          <w:tcPr>
            <w:tcW w:w="2247" w:type="dxa"/>
          </w:tcPr>
          <w:p w14:paraId="2BE89FF1" w14:textId="1582CDE8" w:rsidR="00F626CD" w:rsidRPr="002E496A" w:rsidRDefault="00F626CD" w:rsidP="009B35E2">
            <w:pPr>
              <w:rPr>
                <w:rFonts w:ascii="Calibri" w:hAnsi="Calibri"/>
              </w:rPr>
            </w:pPr>
            <w:r w:rsidRPr="002E496A">
              <w:rPr>
                <w:rFonts w:ascii="Calibri" w:eastAsia="Times New Roman" w:hAnsi="Calibri" w:cs="Times New Roman"/>
                <w:color w:val="000000"/>
              </w:rPr>
              <w:fldChar w:fldCharType="begin">
                <w:fldData xml:space="preserve">PEVuZE5vdGU+PENpdGU+PEF1dGhvcj5Hd2FkejwvQXV0aG9yPjxZZWFyPjIwMTU8L1llYXI+PFJl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cwNC03MTE8L3BhZ2VzPjx2b2x1bWU+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Hd2FkejwvQXV0aG9yPjxZZWFyPjIwMTU8L1llYXI+PFJl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cwNC03MTE8L3BhZ2VzPjx2b2x1bWU+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0, 14, 20, 31, 34)</w:t>
            </w:r>
            <w:r w:rsidRPr="002E496A">
              <w:rPr>
                <w:rFonts w:ascii="Calibri" w:eastAsia="Times New Roman" w:hAnsi="Calibri" w:cs="Times New Roman"/>
                <w:color w:val="000000"/>
              </w:rPr>
              <w:fldChar w:fldCharType="end"/>
            </w:r>
          </w:p>
        </w:tc>
      </w:tr>
      <w:tr w:rsidR="00F626CD" w:rsidRPr="002E496A" w14:paraId="19646418" w14:textId="77777777" w:rsidTr="001452B1">
        <w:tc>
          <w:tcPr>
            <w:tcW w:w="7831" w:type="dxa"/>
          </w:tcPr>
          <w:p w14:paraId="15C8C056" w14:textId="77777777" w:rsidR="00F626CD" w:rsidRPr="002E496A" w:rsidRDefault="00F626CD" w:rsidP="001452B1">
            <w:pPr>
              <w:rPr>
                <w:rFonts w:ascii="Calibri" w:hAnsi="Calibri"/>
              </w:rPr>
            </w:pPr>
            <w:r w:rsidRPr="002E496A">
              <w:rPr>
                <w:rFonts w:ascii="Calibri" w:hAnsi="Calibri"/>
              </w:rPr>
              <w:t>Viral suppression</w:t>
            </w:r>
          </w:p>
        </w:tc>
        <w:tc>
          <w:tcPr>
            <w:tcW w:w="4312" w:type="dxa"/>
          </w:tcPr>
          <w:p w14:paraId="518750B9" w14:textId="77777777" w:rsidR="00F626CD" w:rsidRPr="002E496A" w:rsidRDefault="00F626CD" w:rsidP="001452B1">
            <w:pPr>
              <w:rPr>
                <w:rFonts w:ascii="Calibri" w:hAnsi="Calibri"/>
              </w:rPr>
            </w:pPr>
            <w:r w:rsidRPr="002E496A">
              <w:rPr>
                <w:rFonts w:ascii="Calibri" w:hAnsi="Calibri"/>
              </w:rPr>
              <w:t>At most recent VL conducted</w:t>
            </w:r>
          </w:p>
        </w:tc>
        <w:tc>
          <w:tcPr>
            <w:tcW w:w="2247" w:type="dxa"/>
          </w:tcPr>
          <w:p w14:paraId="4F30ACDC" w14:textId="6F3A5D4D" w:rsidR="00F626CD" w:rsidRPr="002E496A" w:rsidRDefault="00F626CD" w:rsidP="009B35E2">
            <w:pPr>
              <w:rPr>
                <w:rFonts w:ascii="Calibri" w:hAnsi="Calibri"/>
              </w:rPr>
            </w:pPr>
            <w:r w:rsidRPr="002E496A">
              <w:rPr>
                <w:rFonts w:ascii="Calibri" w:eastAsia="Times New Roman" w:hAnsi="Calibri" w:cs="Times New Roman"/>
                <w:color w:val="000000"/>
              </w:rPr>
              <w:fldChar w:fldCharType="begin">
                <w:fldData xml:space="preserve">PEVuZE5vdGU+PENpdGU+PEF1dGhvcj5Lb25rbGUtUGFya2VyPC9BdXRob3I+PFllYXI+MjAxMjwv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cGFnZXM+MTgw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c4OTUyPC9wYWdlcz48dm9s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I5OC0z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=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Lb25rbGUtUGFya2VyPC9BdXRob3I+PFllYXI+MjAxMjwv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c4OTUyPC9wYWdlcz48dm9s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I5OC0z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=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 10, 12, 14, 15, 17, 22, 31, 34-36)</w:t>
            </w:r>
            <w:r w:rsidRPr="002E496A">
              <w:rPr>
                <w:rFonts w:ascii="Calibri" w:eastAsia="Times New Roman" w:hAnsi="Calibri" w:cs="Times New Roman"/>
                <w:color w:val="000000"/>
              </w:rPr>
              <w:fldChar w:fldCharType="end"/>
            </w:r>
          </w:p>
        </w:tc>
      </w:tr>
      <w:tr w:rsidR="00F626CD" w:rsidRPr="002E496A" w14:paraId="4F9BF3DB" w14:textId="77777777" w:rsidTr="001452B1">
        <w:tc>
          <w:tcPr>
            <w:tcW w:w="7831" w:type="dxa"/>
          </w:tcPr>
          <w:p w14:paraId="3B609CF9" w14:textId="77777777" w:rsidR="00F626CD" w:rsidRPr="002E496A" w:rsidRDefault="00F626CD" w:rsidP="001452B1">
            <w:pPr>
              <w:rPr>
                <w:rFonts w:ascii="Calibri" w:hAnsi="Calibri"/>
              </w:rPr>
            </w:pPr>
            <w:r w:rsidRPr="002E496A">
              <w:rPr>
                <w:rFonts w:ascii="Calibri" w:hAnsi="Calibri"/>
              </w:rPr>
              <w:t>Virally suppressed on at least one VL conducted</w:t>
            </w:r>
          </w:p>
        </w:tc>
        <w:tc>
          <w:tcPr>
            <w:tcW w:w="4312" w:type="dxa"/>
          </w:tcPr>
          <w:p w14:paraId="0472D567"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447174D5" w14:textId="677E5EB9"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UZXJ6aWFuPC9BdXRob3I+PFllYXI+MjAxNTwvWWVhcj48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IwODctOTY8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UZXJ6aWFuPC9BdXRob3I+PFllYXI+MjAxNTwvWWVhcj48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IwODctOTY8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6)</w:t>
            </w:r>
            <w:r w:rsidRPr="002E496A">
              <w:rPr>
                <w:rFonts w:ascii="Calibri" w:eastAsia="Times New Roman" w:hAnsi="Calibri" w:cs="Times New Roman"/>
                <w:color w:val="000000"/>
              </w:rPr>
              <w:fldChar w:fldCharType="end"/>
            </w:r>
          </w:p>
        </w:tc>
      </w:tr>
      <w:tr w:rsidR="00F626CD" w:rsidRPr="002E496A" w14:paraId="09AAB3D1" w14:textId="77777777" w:rsidTr="001452B1">
        <w:tc>
          <w:tcPr>
            <w:tcW w:w="7831" w:type="dxa"/>
          </w:tcPr>
          <w:p w14:paraId="2CE708A7" w14:textId="77777777" w:rsidR="00F626CD" w:rsidRPr="002E496A" w:rsidRDefault="00F626CD" w:rsidP="001452B1">
            <w:pPr>
              <w:rPr>
                <w:rFonts w:ascii="Calibri" w:hAnsi="Calibri"/>
              </w:rPr>
            </w:pPr>
            <w:r w:rsidRPr="002E496A">
              <w:rPr>
                <w:rFonts w:ascii="Calibri" w:hAnsi="Calibri"/>
              </w:rPr>
              <w:t xml:space="preserve">Durable suppression = 2+ consecutive </w:t>
            </w:r>
            <w:r>
              <w:rPr>
                <w:rFonts w:ascii="Calibri" w:hAnsi="Calibri"/>
              </w:rPr>
              <w:t>suppressed</w:t>
            </w:r>
            <w:r w:rsidRPr="002E496A">
              <w:rPr>
                <w:rFonts w:ascii="Calibri" w:hAnsi="Calibri"/>
              </w:rPr>
              <w:t xml:space="preserve"> VLs at least 2 weeks apart</w:t>
            </w:r>
          </w:p>
        </w:tc>
        <w:tc>
          <w:tcPr>
            <w:tcW w:w="4312" w:type="dxa"/>
          </w:tcPr>
          <w:p w14:paraId="3643BE51"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5FE9067C" w14:textId="1B7CDEF1"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UZXJ6aWFuPC9BdXRob3I+PFllYXI+MjAxNTwvWWVhcj48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IwODctOTY8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UZXJ6aWFuPC9BdXRob3I+PFllYXI+MjAxNTwvWWVhcj48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IwODctOTY8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6)</w:t>
            </w:r>
            <w:r w:rsidRPr="002E496A">
              <w:rPr>
                <w:rFonts w:ascii="Calibri" w:eastAsia="Times New Roman" w:hAnsi="Calibri" w:cs="Times New Roman"/>
                <w:color w:val="000000"/>
              </w:rPr>
              <w:fldChar w:fldCharType="end"/>
            </w:r>
          </w:p>
        </w:tc>
      </w:tr>
      <w:tr w:rsidR="00F626CD" w:rsidRPr="002E496A" w14:paraId="6BE207CE" w14:textId="77777777" w:rsidTr="001452B1">
        <w:tc>
          <w:tcPr>
            <w:tcW w:w="7831" w:type="dxa"/>
          </w:tcPr>
          <w:p w14:paraId="74C11A8F" w14:textId="77777777" w:rsidR="00F626CD" w:rsidRPr="002E496A" w:rsidRDefault="00F626CD" w:rsidP="001452B1">
            <w:pPr>
              <w:rPr>
                <w:rFonts w:ascii="Calibri" w:hAnsi="Calibri"/>
              </w:rPr>
            </w:pPr>
            <w:r w:rsidRPr="002E496A">
              <w:rPr>
                <w:rFonts w:ascii="Calibri" w:hAnsi="Calibri"/>
              </w:rPr>
              <w:t>Time from ART eligibility to viral suppression</w:t>
            </w:r>
          </w:p>
        </w:tc>
        <w:tc>
          <w:tcPr>
            <w:tcW w:w="4312" w:type="dxa"/>
          </w:tcPr>
          <w:p w14:paraId="2F24E4A6" w14:textId="77777777" w:rsidR="00F626CD" w:rsidRPr="002E496A" w:rsidRDefault="00F626CD" w:rsidP="001452B1">
            <w:pPr>
              <w:rPr>
                <w:rFonts w:ascii="Calibri" w:hAnsi="Calibri"/>
              </w:rPr>
            </w:pPr>
            <w:r w:rsidRPr="002E496A">
              <w:rPr>
                <w:rFonts w:ascii="Calibri" w:hAnsi="Calibri"/>
              </w:rPr>
              <w:t>N/A</w:t>
            </w:r>
          </w:p>
        </w:tc>
        <w:tc>
          <w:tcPr>
            <w:tcW w:w="2247" w:type="dxa"/>
          </w:tcPr>
          <w:p w14:paraId="35648228" w14:textId="27C235C8"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IYW5uYTwvQXV0aG9yPjxZZWFyPjIwMTM8L1llYXI+PFJl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ODk1MjwvcGFnZXM+PHZvbHVtZT44PC92b2x1bWU+PG51bWJlcj4xMTwv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IYW5uYTwvQXV0aG9yPjxZZWFyPjIwMTM8L1llYXI+PFJl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3ODk1MjwvcGFnZXM+PHZvbHVtZT44PC92b2x1bWU+PG51bWJlcj4xMTwv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6)</w:t>
            </w:r>
            <w:r w:rsidRPr="002E496A">
              <w:rPr>
                <w:rFonts w:ascii="Calibri" w:eastAsia="Times New Roman" w:hAnsi="Calibri" w:cs="Times New Roman"/>
                <w:color w:val="000000"/>
              </w:rPr>
              <w:fldChar w:fldCharType="end"/>
            </w:r>
          </w:p>
        </w:tc>
      </w:tr>
      <w:tr w:rsidR="00F626CD" w:rsidRPr="002E496A" w14:paraId="5459521E" w14:textId="77777777" w:rsidTr="001452B1">
        <w:tc>
          <w:tcPr>
            <w:tcW w:w="7831" w:type="dxa"/>
          </w:tcPr>
          <w:p w14:paraId="59524A6B" w14:textId="77777777" w:rsidR="00F626CD" w:rsidRPr="002E496A" w:rsidRDefault="00F626CD" w:rsidP="001452B1">
            <w:pPr>
              <w:rPr>
                <w:rFonts w:ascii="Calibri" w:hAnsi="Calibri"/>
              </w:rPr>
            </w:pPr>
            <w:r w:rsidRPr="002E496A">
              <w:rPr>
                <w:rFonts w:ascii="Calibri" w:hAnsi="Calibri"/>
              </w:rPr>
              <w:t>Viral rebound = an unsuppressed VL following 2 consecutive suppressed VLs</w:t>
            </w:r>
          </w:p>
        </w:tc>
        <w:tc>
          <w:tcPr>
            <w:tcW w:w="4312" w:type="dxa"/>
          </w:tcPr>
          <w:p w14:paraId="44FDC9F5" w14:textId="77777777" w:rsidR="00F626CD" w:rsidRPr="002E496A" w:rsidRDefault="00F626CD" w:rsidP="001452B1">
            <w:pPr>
              <w:rPr>
                <w:rFonts w:ascii="Calibri" w:hAnsi="Calibri"/>
              </w:rPr>
            </w:pPr>
            <w:r w:rsidRPr="002E496A">
              <w:rPr>
                <w:rFonts w:ascii="Calibri" w:hAnsi="Calibri"/>
              </w:rPr>
              <w:t>12 months</w:t>
            </w:r>
          </w:p>
        </w:tc>
        <w:tc>
          <w:tcPr>
            <w:tcW w:w="2247" w:type="dxa"/>
          </w:tcPr>
          <w:p w14:paraId="573982BC" w14:textId="2C899D92"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UZXJ6aWFuPC9BdXRob3I+PFllYXI+MjAxNTwvWWVhcj48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IwODctOTY8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==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UZXJ6aWFuPC9BdXRob3I+PFllYXI+MjAxNTwvWWVhcj48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==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6)</w:t>
            </w:r>
            <w:r w:rsidRPr="002E496A">
              <w:rPr>
                <w:rFonts w:ascii="Calibri" w:eastAsia="Times New Roman" w:hAnsi="Calibri" w:cs="Times New Roman"/>
                <w:color w:val="000000"/>
              </w:rPr>
              <w:fldChar w:fldCharType="end"/>
            </w:r>
          </w:p>
        </w:tc>
      </w:tr>
      <w:tr w:rsidR="00F626CD" w:rsidRPr="002E496A" w14:paraId="7AA9BFD5" w14:textId="77777777" w:rsidTr="001452B1">
        <w:tc>
          <w:tcPr>
            <w:tcW w:w="7831" w:type="dxa"/>
          </w:tcPr>
          <w:p w14:paraId="01B0315A" w14:textId="77777777" w:rsidR="00F626CD" w:rsidRPr="002E496A" w:rsidRDefault="00F626CD" w:rsidP="001452B1">
            <w:pPr>
              <w:rPr>
                <w:rFonts w:ascii="Calibri" w:hAnsi="Calibri"/>
              </w:rPr>
            </w:pPr>
            <w:r w:rsidRPr="002E496A">
              <w:rPr>
                <w:rFonts w:ascii="Calibri" w:hAnsi="Calibri"/>
              </w:rPr>
              <w:t xml:space="preserve">Virologic failure = 2 consecutive </w:t>
            </w:r>
            <w:r>
              <w:rPr>
                <w:rFonts w:ascii="Calibri" w:hAnsi="Calibri"/>
              </w:rPr>
              <w:t>unsuppressed VLs</w:t>
            </w:r>
            <w:r w:rsidRPr="002E496A">
              <w:rPr>
                <w:rFonts w:ascii="Calibri" w:hAnsi="Calibri"/>
              </w:rPr>
              <w:t xml:space="preserve"> or a single </w:t>
            </w:r>
            <w:r>
              <w:rPr>
                <w:rFonts w:ascii="Calibri" w:hAnsi="Calibri"/>
              </w:rPr>
              <w:t>unsuppressed VL</w:t>
            </w:r>
            <w:r w:rsidRPr="002E496A">
              <w:rPr>
                <w:rFonts w:ascii="Calibri" w:hAnsi="Calibri"/>
              </w:rPr>
              <w:t xml:space="preserve"> with no repeat</w:t>
            </w:r>
            <w:r>
              <w:rPr>
                <w:rFonts w:ascii="Calibri" w:hAnsi="Calibri"/>
              </w:rPr>
              <w:t xml:space="preserve"> VL</w:t>
            </w:r>
          </w:p>
        </w:tc>
        <w:tc>
          <w:tcPr>
            <w:tcW w:w="4312" w:type="dxa"/>
          </w:tcPr>
          <w:p w14:paraId="5F62051D" w14:textId="77777777" w:rsidR="00F626CD" w:rsidRPr="002E496A" w:rsidRDefault="00F626CD" w:rsidP="001452B1">
            <w:pPr>
              <w:rPr>
                <w:rFonts w:ascii="Calibri" w:hAnsi="Calibri"/>
              </w:rPr>
            </w:pPr>
            <w:r w:rsidRPr="002E496A">
              <w:rPr>
                <w:rFonts w:ascii="Calibri" w:hAnsi="Calibri"/>
              </w:rPr>
              <w:t>3 months</w:t>
            </w:r>
          </w:p>
        </w:tc>
        <w:tc>
          <w:tcPr>
            <w:tcW w:w="2247" w:type="dxa"/>
          </w:tcPr>
          <w:p w14:paraId="4E6B04F3" w14:textId="48445DD9"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Sb2JiaW5zPC9BdXRob3I+PFllYXI+MjAxMjwvWWVhcj48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mFscyBvZiBp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Sb2JiaW5zPC9BdXRob3I+PFllYXI+MjAxMjwvWWVhcj48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mFscyBvZiBp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0)</w:t>
            </w:r>
            <w:r w:rsidRPr="002E496A">
              <w:rPr>
                <w:rFonts w:ascii="Calibri" w:eastAsia="Times New Roman" w:hAnsi="Calibri" w:cs="Times New Roman"/>
                <w:color w:val="000000"/>
              </w:rPr>
              <w:fldChar w:fldCharType="end"/>
            </w:r>
          </w:p>
        </w:tc>
      </w:tr>
      <w:tr w:rsidR="00F626CD" w:rsidRPr="002E496A" w14:paraId="09B4C217" w14:textId="77777777" w:rsidTr="001452B1">
        <w:tc>
          <w:tcPr>
            <w:tcW w:w="7831" w:type="dxa"/>
          </w:tcPr>
          <w:p w14:paraId="5D313B40" w14:textId="77777777" w:rsidR="00F626CD" w:rsidRPr="002E496A" w:rsidRDefault="00F626CD" w:rsidP="001452B1">
            <w:pPr>
              <w:rPr>
                <w:rFonts w:ascii="Calibri" w:hAnsi="Calibri"/>
              </w:rPr>
            </w:pPr>
            <w:r w:rsidRPr="002E496A">
              <w:rPr>
                <w:rFonts w:ascii="Calibri" w:hAnsi="Calibri"/>
              </w:rPr>
              <w:t>CD4 count</w:t>
            </w:r>
            <w:r>
              <w:rPr>
                <w:rFonts w:ascii="Calibri" w:hAnsi="Calibri"/>
              </w:rPr>
              <w:t xml:space="preserve"> (value)</w:t>
            </w:r>
          </w:p>
        </w:tc>
        <w:tc>
          <w:tcPr>
            <w:tcW w:w="4312" w:type="dxa"/>
          </w:tcPr>
          <w:p w14:paraId="44BADD3E" w14:textId="77777777" w:rsidR="00F626CD" w:rsidRPr="002E496A" w:rsidRDefault="00F626CD" w:rsidP="001452B1">
            <w:pPr>
              <w:rPr>
                <w:rFonts w:ascii="Calibri" w:hAnsi="Calibri"/>
              </w:rPr>
            </w:pPr>
            <w:r w:rsidRPr="002E496A">
              <w:rPr>
                <w:rFonts w:ascii="Calibri" w:hAnsi="Calibri"/>
              </w:rPr>
              <w:t>At most recent CD4 conducted</w:t>
            </w:r>
          </w:p>
        </w:tc>
        <w:tc>
          <w:tcPr>
            <w:tcW w:w="2247" w:type="dxa"/>
          </w:tcPr>
          <w:p w14:paraId="4FC668F1" w14:textId="175B001F" w:rsidR="00F626CD" w:rsidRPr="002E496A" w:rsidRDefault="00F626CD" w:rsidP="009B35E2">
            <w:pPr>
              <w:rPr>
                <w:rFonts w:ascii="Calibri" w:eastAsia="Times New Roman" w:hAnsi="Calibri" w:cs="Times New Roman"/>
                <w:color w:val="000000"/>
              </w:rPr>
            </w:pPr>
            <w:r w:rsidRPr="002E496A">
              <w:rPr>
                <w:rFonts w:ascii="Calibri" w:eastAsia="Times New Roman" w:hAnsi="Calibri" w:cs="Times New Roman"/>
                <w:color w:val="000000"/>
              </w:rPr>
              <w:fldChar w:fldCharType="begin">
                <w:fldData xml:space="preserve">PEVuZE5vdGU+PENpdGU+PEF1dGhvcj5Lb25rbGUtUGFya2VyPC9BdXRob3I+PFllYXI+MjAxMjwv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zA0LTcxMTwvcGFnZXM+PHZvbHVtZT4xNTI8L3ZvbHVtZT48bnVtYmVy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5hbHMgb2YgaW50ZXJuYWwg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Lb25rbGUtUGFya2VyPC9BdXRob3I+PFllYXI+MjAxMjwv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zA0LTcxMTwvcGFnZXM+PHZvbHVtZT4xNTI8L3ZvbHVtZT48bnVtYmVy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5hbHMgb2YgaW50ZXJuYWwg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sidRPr="002E496A">
              <w:rPr>
                <w:rFonts w:ascii="Calibri" w:eastAsia="Times New Roman" w:hAnsi="Calibri" w:cs="Times New Roman"/>
                <w:color w:val="000000"/>
              </w:rPr>
            </w:r>
            <w:r w:rsidRPr="002E496A">
              <w:rPr>
                <w:rFonts w:ascii="Calibri" w:eastAsia="Times New Roman" w:hAnsi="Calibri" w:cs="Times New Roman"/>
                <w:color w:val="000000"/>
              </w:rPr>
              <w:fldChar w:fldCharType="separate"/>
            </w:r>
            <w:r w:rsidR="009B35E2">
              <w:rPr>
                <w:rFonts w:ascii="Calibri" w:eastAsia="Times New Roman" w:hAnsi="Calibri" w:cs="Times New Roman"/>
                <w:noProof/>
                <w:color w:val="000000"/>
              </w:rPr>
              <w:t>(14, 20, 22, 30, 31, 34, 35)</w:t>
            </w:r>
            <w:r w:rsidRPr="002E496A">
              <w:rPr>
                <w:rFonts w:ascii="Calibri" w:eastAsia="Times New Roman" w:hAnsi="Calibri" w:cs="Times New Roman"/>
                <w:color w:val="000000"/>
              </w:rPr>
              <w:fldChar w:fldCharType="end"/>
            </w:r>
          </w:p>
        </w:tc>
      </w:tr>
      <w:tr w:rsidR="00F626CD" w:rsidRPr="0006245F" w14:paraId="278E8A75" w14:textId="77777777" w:rsidTr="001452B1">
        <w:tc>
          <w:tcPr>
            <w:tcW w:w="14390" w:type="dxa"/>
            <w:gridSpan w:val="3"/>
          </w:tcPr>
          <w:p w14:paraId="7686AC57" w14:textId="77777777" w:rsidR="00F626CD" w:rsidRPr="0006245F" w:rsidRDefault="00F626CD" w:rsidP="001452B1">
            <w:pPr>
              <w:rPr>
                <w:rFonts w:ascii="Calibri" w:hAnsi="Calibri"/>
              </w:rPr>
            </w:pPr>
            <w:r>
              <w:rPr>
                <w:rFonts w:ascii="Calibri" w:hAnsi="Calibri"/>
                <w:i/>
              </w:rPr>
              <w:t>Reengagement studies</w:t>
            </w:r>
          </w:p>
        </w:tc>
      </w:tr>
      <w:tr w:rsidR="00F626CD" w:rsidRPr="0006245F" w14:paraId="6B264EC6" w14:textId="77777777" w:rsidTr="001452B1">
        <w:tc>
          <w:tcPr>
            <w:tcW w:w="7831" w:type="dxa"/>
          </w:tcPr>
          <w:p w14:paraId="22625FEE" w14:textId="77777777" w:rsidR="00F626CD" w:rsidRPr="00F51655" w:rsidRDefault="00F626CD" w:rsidP="001452B1">
            <w:pPr>
              <w:rPr>
                <w:rFonts w:ascii="Calibri" w:hAnsi="Calibri"/>
              </w:rPr>
            </w:pPr>
            <w:r>
              <w:rPr>
                <w:rFonts w:ascii="Calibri" w:hAnsi="Calibri"/>
              </w:rPr>
              <w:t>Relinked to care = first completed medical visit following relinkage attempt</w:t>
            </w:r>
          </w:p>
        </w:tc>
        <w:tc>
          <w:tcPr>
            <w:tcW w:w="4312" w:type="dxa"/>
          </w:tcPr>
          <w:p w14:paraId="3306F47E" w14:textId="77777777" w:rsidR="00F626CD" w:rsidRPr="0006245F" w:rsidRDefault="00F626CD" w:rsidP="001452B1">
            <w:pPr>
              <w:rPr>
                <w:rFonts w:ascii="Calibri" w:hAnsi="Calibri"/>
              </w:rPr>
            </w:pPr>
            <w:r>
              <w:rPr>
                <w:rFonts w:ascii="Calibri" w:hAnsi="Calibri"/>
              </w:rPr>
              <w:t>12 months</w:t>
            </w:r>
          </w:p>
        </w:tc>
        <w:tc>
          <w:tcPr>
            <w:tcW w:w="2247" w:type="dxa"/>
          </w:tcPr>
          <w:p w14:paraId="2CDE671B" w14:textId="27021539" w:rsidR="00F626CD" w:rsidRPr="0006245F" w:rsidRDefault="00F626CD" w:rsidP="009B35E2">
            <w:pPr>
              <w:rPr>
                <w:rFonts w:ascii="Calibri" w:hAnsi="Calibri"/>
              </w:rPr>
            </w:pPr>
            <w:r>
              <w:rPr>
                <w:rFonts w:ascii="Calibri" w:eastAsia="Times New Roman" w:hAnsi="Calibri" w:cs="Times New Roman"/>
                <w:color w:val="000000"/>
              </w:rPr>
              <w:fldChar w:fldCharType="begin"/>
            </w:r>
            <w:r w:rsidR="009B35E2">
              <w:rPr>
                <w:rFonts w:ascii="Calibri" w:eastAsia="Times New Roman" w:hAnsi="Calibri" w:cs="Times New Roman"/>
                <w:color w:val="000000"/>
              </w:rPr>
              <w:instrText xml:space="preserve"> ADDIN EN.CITE &lt;EndNote&gt;&lt;Cite&gt;&lt;Author&gt;Bove&lt;/Author&gt;&lt;Year&gt;2015&lt;/Year&gt;&lt;RecNum&gt;38&lt;/RecNum&gt;&lt;DisplayText&gt;(38)&lt;/DisplayText&gt;&lt;record&gt;&lt;rec-number&gt;38&lt;/rec-number&gt;&lt;foreign-keys&gt;&lt;key app="EN" db-id="9tpf95sajf9vdjee05exes0o59pa9ad0pzes" timestamp="1447779128"&gt;38&lt;/key&gt;&lt;/foreign-keys&gt;&lt;ref-type name="Journal Article"&gt;17&lt;/ref-type&gt;&lt;contributors&gt;&lt;authors&gt;&lt;author&gt;Bove, J.&lt;/author&gt;&lt;author&gt;Golden, M. R.&lt;/author&gt;&lt;author&gt;Dhanireddy, S.&lt;/author&gt;&lt;author&gt;Harrington, R. D.&lt;/author&gt;&lt;author&gt;Dombrowski, J. C.&lt;/author&gt;&lt;/authors&gt;&lt;/contributors&gt;&lt;auth-address&gt;1Center for AIDS and STD, University of Washington, Seattle, WA, USA 2Department of Medicine, University of Washington, Seattle, WA, USA 3Public Health - Seattle &amp;amp; King County HIV/STD Program, Seattle, WA, USA 4Department of Epidemiology, University of Washington, Seattle, WA, USA.&lt;/auth-address&gt;&lt;titles&gt;&lt;title&gt;Outcomes of a clinic-based, surveillance-informed intervention to relink patients to HIV care&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262-8&lt;/pages&gt;&lt;volume&gt;70&lt;/volume&gt;&lt;number&gt;3&lt;/number&gt;&lt;edition&gt;2015/06/13&lt;/edition&gt;&lt;dates&gt;&lt;year&gt;2015&lt;/year&gt;&lt;pub-dates&gt;&lt;date&gt;Jun 11&lt;/date&gt;&lt;/pub-dates&gt;&lt;/dates&gt;&lt;isbn&gt;1944-7884 (Electronic)&amp;#xD;1525-4135 (Linking)&lt;/isbn&gt;&lt;accession-num&gt;26068720&lt;/accession-num&gt;&lt;urls&gt;&lt;/urls&gt;&lt;electronic-resource-num&gt;10.1097/qai.0000000000000707&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8)</w:t>
            </w:r>
            <w:r>
              <w:rPr>
                <w:rFonts w:ascii="Calibri" w:eastAsia="Times New Roman" w:hAnsi="Calibri" w:cs="Times New Roman"/>
                <w:color w:val="000000"/>
              </w:rPr>
              <w:fldChar w:fldCharType="end"/>
            </w:r>
          </w:p>
        </w:tc>
      </w:tr>
      <w:tr w:rsidR="00F626CD" w:rsidRPr="0006245F" w14:paraId="456051E3" w14:textId="77777777" w:rsidTr="001452B1">
        <w:tc>
          <w:tcPr>
            <w:tcW w:w="7831" w:type="dxa"/>
          </w:tcPr>
          <w:p w14:paraId="37A8E536" w14:textId="77777777" w:rsidR="00F626CD" w:rsidRPr="00D65733" w:rsidRDefault="00F626CD" w:rsidP="001452B1">
            <w:pPr>
              <w:rPr>
                <w:rFonts w:ascii="Calibri" w:hAnsi="Calibri"/>
              </w:rPr>
            </w:pPr>
            <w:r>
              <w:rPr>
                <w:rFonts w:ascii="Calibri" w:hAnsi="Calibri"/>
              </w:rPr>
              <w:t>Engaged in care = HIV primary care visit</w:t>
            </w:r>
          </w:p>
        </w:tc>
        <w:tc>
          <w:tcPr>
            <w:tcW w:w="4312" w:type="dxa"/>
          </w:tcPr>
          <w:p w14:paraId="656E1604" w14:textId="77777777" w:rsidR="00F626CD" w:rsidRPr="0006245F" w:rsidRDefault="00F626CD" w:rsidP="001452B1">
            <w:pPr>
              <w:rPr>
                <w:rFonts w:ascii="Calibri" w:hAnsi="Calibri"/>
              </w:rPr>
            </w:pPr>
            <w:r>
              <w:rPr>
                <w:rFonts w:ascii="Calibri" w:hAnsi="Calibri"/>
              </w:rPr>
              <w:t>6 months</w:t>
            </w:r>
          </w:p>
        </w:tc>
        <w:tc>
          <w:tcPr>
            <w:tcW w:w="2247" w:type="dxa"/>
          </w:tcPr>
          <w:p w14:paraId="4B4F89A5" w14:textId="745EDBCB" w:rsidR="00F626CD" w:rsidRPr="0006245F" w:rsidRDefault="00F626CD" w:rsidP="009B35E2">
            <w:pPr>
              <w:rPr>
                <w:rFonts w:ascii="Calibri" w:hAnsi="Calibri"/>
              </w:rPr>
            </w:pPr>
            <w:r>
              <w:rPr>
                <w:rFonts w:ascii="Calibri" w:eastAsia="Times New Roman" w:hAnsi="Calibri" w:cs="Times New Roman"/>
                <w:color w:val="000000"/>
              </w:rPr>
              <w:fldChar w:fldCharType="begin"/>
            </w:r>
            <w:r w:rsidR="009B35E2">
              <w:rPr>
                <w:rFonts w:ascii="Calibri" w:eastAsia="Times New Roman" w:hAnsi="Calibri" w:cs="Times New Roman"/>
                <w:color w:val="000000"/>
              </w:rPr>
              <w:instrText xml:space="preserve"> ADDIN EN.CITE &lt;EndNote&gt;&lt;Cite&gt;&lt;Author&gt;Flash&lt;/Author&gt;&lt;Year&gt;2015&lt;/Year&gt;&lt;RecNum&gt;2&lt;/RecNum&gt;&lt;DisplayText&gt;(39)&lt;/DisplayText&gt;&lt;record&gt;&lt;rec-number&gt;2&lt;/rec-number&gt;&lt;foreign-keys&gt;&lt;key app="EN" db-id="9tpf95sajf9vdjee05exes0o59pa9ad0pzes" timestamp="1447778725"&gt;2&lt;/key&gt;&lt;/foreign-keys&gt;&lt;ref-type name="Journal Article"&gt;17&lt;/ref-type&gt;&lt;contributors&gt;&lt;authors&gt;&lt;author&gt;Flash, C. A.&lt;/author&gt;&lt;author&gt;Pasalar, S.&lt;/author&gt;&lt;author&gt;Hemmige, V.&lt;/author&gt;&lt;author&gt;Davila, J. A.&lt;/author&gt;&lt;author&gt;Hallmark, C. J.&lt;/author&gt;&lt;author&gt;McNeese, M.&lt;/author&gt;&lt;author&gt;Miertschin, N.&lt;/author&gt;&lt;author&gt;Ruggerio, M. C.&lt;/author&gt;&lt;author&gt;Giordano, T. P.&lt;/author&gt;&lt;/authors&gt;&lt;/contributors&gt;&lt;auth-address&gt;*Department of Medicine, Baylor College of Medicine, Houston, TX; daggerHarris Health System, Houston, TX; double daggerCenter for Innovations in Quality, Effectiveness, and Safety, Michael E. DeBakey VA Medical Center, Houston, TX; and section signHouston Department of Health and Human Services, Houston, TX.&lt;/auth-address&gt;&lt;titles&gt;&lt;title&gt;Benefits of a routine opt-out HIV testing and linkage to care program for previously diagnosed patients in publicly funded emergency departments in Houston, TX&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S8-15&lt;/pages&gt;&lt;volume&gt;69 Suppl 1&lt;/volume&gt;&lt;edition&gt;2015/04/14&lt;/edition&gt;&lt;dates&gt;&lt;year&gt;2015&lt;/year&gt;&lt;pub-dates&gt;&lt;date&gt;May 1&lt;/date&gt;&lt;/pub-dates&gt;&lt;/dates&gt;&lt;isbn&gt;1944-7884 (Electronic)&amp;#xD;1525-4135 (Linking)&lt;/isbn&gt;&lt;accession-num&gt;25867782&lt;/accession-num&gt;&lt;urls&gt;&lt;/urls&gt;&lt;electronic-resource-num&gt;10.1097/qai.0000000000000578&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9)</w:t>
            </w:r>
            <w:r>
              <w:rPr>
                <w:rFonts w:ascii="Calibri" w:eastAsia="Times New Roman" w:hAnsi="Calibri" w:cs="Times New Roman"/>
                <w:color w:val="000000"/>
              </w:rPr>
              <w:fldChar w:fldCharType="end"/>
            </w:r>
          </w:p>
        </w:tc>
      </w:tr>
      <w:tr w:rsidR="00F626CD" w:rsidRPr="0006245F" w14:paraId="62E7DC08" w14:textId="77777777" w:rsidTr="001452B1">
        <w:tc>
          <w:tcPr>
            <w:tcW w:w="7831" w:type="dxa"/>
          </w:tcPr>
          <w:p w14:paraId="1B324E3B" w14:textId="77777777" w:rsidR="00F626CD" w:rsidRDefault="00F626CD" w:rsidP="001452B1">
            <w:pPr>
              <w:rPr>
                <w:rFonts w:ascii="Calibri" w:hAnsi="Calibri"/>
              </w:rPr>
            </w:pPr>
            <w:r>
              <w:rPr>
                <w:rFonts w:ascii="Calibri" w:hAnsi="Calibri"/>
              </w:rPr>
              <w:t>Retention in care = 2+ HIV primary care visits at least 2 months apart</w:t>
            </w:r>
          </w:p>
        </w:tc>
        <w:tc>
          <w:tcPr>
            <w:tcW w:w="4312" w:type="dxa"/>
          </w:tcPr>
          <w:p w14:paraId="73EFDBF6" w14:textId="77777777" w:rsidR="00F626CD" w:rsidRDefault="00F626CD" w:rsidP="001452B1">
            <w:pPr>
              <w:rPr>
                <w:rFonts w:ascii="Calibri" w:hAnsi="Calibri"/>
              </w:rPr>
            </w:pPr>
            <w:r>
              <w:rPr>
                <w:rFonts w:ascii="Calibri" w:hAnsi="Calibri"/>
              </w:rPr>
              <w:t>12 months</w:t>
            </w:r>
          </w:p>
        </w:tc>
        <w:tc>
          <w:tcPr>
            <w:tcW w:w="2247" w:type="dxa"/>
          </w:tcPr>
          <w:p w14:paraId="53D664DA" w14:textId="20F3DACF" w:rsidR="00F626CD" w:rsidRDefault="00F626CD" w:rsidP="009B35E2">
            <w:pPr>
              <w:rPr>
                <w:rFonts w:ascii="Calibri" w:eastAsia="Times New Roman" w:hAnsi="Calibri" w:cs="Times New Roman"/>
                <w:color w:val="000000"/>
              </w:rPr>
            </w:pPr>
            <w:r>
              <w:rPr>
                <w:rFonts w:ascii="Calibri" w:hAnsi="Calibri"/>
                <w:color w:val="000000"/>
              </w:rPr>
              <w:fldChar w:fldCharType="begin"/>
            </w:r>
            <w:r w:rsidR="009B35E2">
              <w:rPr>
                <w:rFonts w:ascii="Calibri" w:hAnsi="Calibri"/>
                <w:color w:val="000000"/>
              </w:rPr>
              <w:instrText xml:space="preserve"> ADDIN EN.CITE &lt;EndNote&gt;&lt;Cite&gt;&lt;Author&gt;Flash&lt;/Author&gt;&lt;Year&gt;2015&lt;/Year&gt;&lt;RecNum&gt;2&lt;/RecNum&gt;&lt;DisplayText&gt;(39)&lt;/DisplayText&gt;&lt;record&gt;&lt;rec-number&gt;2&lt;/rec-number&gt;&lt;foreign-keys&gt;&lt;key app="EN" db-id="9tpf95sajf9vdjee05exes0o59pa9ad0pzes" timestamp="1447778725"&gt;2&lt;/key&gt;&lt;/foreign-keys&gt;&lt;ref-type name="Journal Article"&gt;17&lt;/ref-type&gt;&lt;contributors&gt;&lt;authors&gt;&lt;author&gt;Flash, C. A.&lt;/author&gt;&lt;author&gt;Pasalar, S.&lt;/author&gt;&lt;author&gt;Hemmige, V.&lt;/author&gt;&lt;author&gt;Davila, J. A.&lt;/author&gt;&lt;author&gt;Hallmark, C. J.&lt;/author&gt;&lt;author&gt;McNeese, M.&lt;/author&gt;&lt;author&gt;Miertschin, N.&lt;/author&gt;&lt;author&gt;Ruggerio, M. C.&lt;/author&gt;&lt;author&gt;Giordano, T. P.&lt;/author&gt;&lt;/authors&gt;&lt;/contributors&gt;&lt;auth-address&gt;*Department of Medicine, Baylor College of Medicine, Houston, TX; daggerHarris Health System, Houston, TX; double daggerCenter for Innovations in Quality, Effectiveness, and Safety, Michael E. DeBakey VA Medical Center, Houston, TX; and section signHouston Department of Health and Human Services, Houston, TX.&lt;/auth-address&gt;&lt;titles&gt;&lt;title&gt;Benefits of a routine opt-out HIV testing and linkage to care program for previously diagnosed patients in publicly funded emergency departments in Houston, TX&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S8-15&lt;/pages&gt;&lt;volume&gt;69 Suppl 1&lt;/volume&gt;&lt;edition&gt;2015/04/14&lt;/edition&gt;&lt;dates&gt;&lt;year&gt;2015&lt;/year&gt;&lt;pub-dates&gt;&lt;date&gt;May 1&lt;/date&gt;&lt;/pub-dates&gt;&lt;/dates&gt;&lt;isbn&gt;1944-7884 (Electronic)&amp;#xD;1525-4135 (Linking)&lt;/isbn&gt;&lt;accession-num&gt;25867782&lt;/accession-num&gt;&lt;urls&gt;&lt;/urls&gt;&lt;electronic-resource-num&gt;10.1097/qai.0000000000000578&lt;/electronic-resource-num&gt;&lt;remote-database-provider&gt;NLM&lt;/remote-database-provider&gt;&lt;language&gt;eng&lt;/language&gt;&lt;/record&gt;&lt;/Cite&gt;&lt;/EndNote&gt;</w:instrText>
            </w:r>
            <w:r>
              <w:rPr>
                <w:rFonts w:ascii="Calibri" w:hAnsi="Calibri"/>
                <w:color w:val="000000"/>
              </w:rPr>
              <w:fldChar w:fldCharType="separate"/>
            </w:r>
            <w:r w:rsidR="009B35E2">
              <w:rPr>
                <w:rFonts w:ascii="Calibri" w:hAnsi="Calibri"/>
                <w:noProof/>
                <w:color w:val="000000"/>
              </w:rPr>
              <w:t>(39)</w:t>
            </w:r>
            <w:r>
              <w:rPr>
                <w:rFonts w:ascii="Calibri" w:hAnsi="Calibri"/>
                <w:color w:val="000000"/>
              </w:rPr>
              <w:fldChar w:fldCharType="end"/>
            </w:r>
          </w:p>
        </w:tc>
      </w:tr>
      <w:tr w:rsidR="00F626CD" w:rsidRPr="0006245F" w14:paraId="2EB3A4C1" w14:textId="77777777" w:rsidTr="001452B1">
        <w:tc>
          <w:tcPr>
            <w:tcW w:w="7831" w:type="dxa"/>
          </w:tcPr>
          <w:p w14:paraId="73F0FAC4" w14:textId="77777777" w:rsidR="00F626CD" w:rsidRDefault="00F626CD" w:rsidP="001452B1">
            <w:pPr>
              <w:rPr>
                <w:rFonts w:ascii="Calibri" w:hAnsi="Calibri"/>
              </w:rPr>
            </w:pPr>
            <w:r>
              <w:rPr>
                <w:rFonts w:ascii="Calibri" w:hAnsi="Calibri"/>
              </w:rPr>
              <w:t>No HIV care</w:t>
            </w:r>
          </w:p>
        </w:tc>
        <w:tc>
          <w:tcPr>
            <w:tcW w:w="4312" w:type="dxa"/>
          </w:tcPr>
          <w:p w14:paraId="7ED12590" w14:textId="77777777" w:rsidR="00F626CD" w:rsidRDefault="00F626CD" w:rsidP="001452B1">
            <w:pPr>
              <w:rPr>
                <w:rFonts w:ascii="Calibri" w:hAnsi="Calibri"/>
              </w:rPr>
            </w:pPr>
            <w:r>
              <w:rPr>
                <w:rFonts w:ascii="Calibri" w:hAnsi="Calibri"/>
              </w:rPr>
              <w:t>6 months</w:t>
            </w:r>
          </w:p>
        </w:tc>
        <w:tc>
          <w:tcPr>
            <w:tcW w:w="2247" w:type="dxa"/>
          </w:tcPr>
          <w:p w14:paraId="389B08F6" w14:textId="57B76DD6" w:rsidR="00F626CD" w:rsidRDefault="00F626CD" w:rsidP="009B35E2">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CcmFkZm9yZDwvQXV0aG9yPjxZZWFyPjIwMDc8L1llYXI+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=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CcmFkZm9yZDwvQXV0aG9yPjxZZWFyPjIwMDc8L1llYXI+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=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9B35E2">
              <w:rPr>
                <w:rFonts w:ascii="Calibri" w:eastAsia="Times New Roman" w:hAnsi="Calibri" w:cs="Times New Roman"/>
                <w:noProof/>
                <w:color w:val="000000"/>
              </w:rPr>
              <w:t>(40)</w:t>
            </w:r>
            <w:r>
              <w:rPr>
                <w:rFonts w:ascii="Calibri" w:eastAsia="Times New Roman" w:hAnsi="Calibri" w:cs="Times New Roman"/>
                <w:color w:val="000000"/>
              </w:rPr>
              <w:fldChar w:fldCharType="end"/>
            </w:r>
          </w:p>
        </w:tc>
      </w:tr>
      <w:tr w:rsidR="00F626CD" w:rsidRPr="0006245F" w14:paraId="69A5DD45" w14:textId="77777777" w:rsidTr="001452B1">
        <w:tc>
          <w:tcPr>
            <w:tcW w:w="7831" w:type="dxa"/>
          </w:tcPr>
          <w:p w14:paraId="3CC43C5B" w14:textId="77777777" w:rsidR="00F626CD" w:rsidRDefault="00F626CD" w:rsidP="001452B1">
            <w:pPr>
              <w:rPr>
                <w:rFonts w:ascii="Calibri" w:hAnsi="Calibri"/>
              </w:rPr>
            </w:pPr>
            <w:r>
              <w:rPr>
                <w:rFonts w:ascii="Calibri" w:hAnsi="Calibri"/>
              </w:rPr>
              <w:t>Median Time to Re-linkage</w:t>
            </w:r>
          </w:p>
        </w:tc>
        <w:tc>
          <w:tcPr>
            <w:tcW w:w="4312" w:type="dxa"/>
          </w:tcPr>
          <w:p w14:paraId="4F4C4A65" w14:textId="77777777" w:rsidR="00F626CD" w:rsidRDefault="00F626CD" w:rsidP="001452B1">
            <w:pPr>
              <w:rPr>
                <w:rFonts w:ascii="Calibri" w:hAnsi="Calibri"/>
              </w:rPr>
            </w:pPr>
            <w:r>
              <w:rPr>
                <w:rFonts w:ascii="Calibri" w:hAnsi="Calibri"/>
              </w:rPr>
              <w:t>N/A</w:t>
            </w:r>
          </w:p>
        </w:tc>
        <w:tc>
          <w:tcPr>
            <w:tcW w:w="2247" w:type="dxa"/>
          </w:tcPr>
          <w:p w14:paraId="3CCEEEA4" w14:textId="301AD072" w:rsidR="00F626CD" w:rsidRDefault="00F626CD" w:rsidP="009B35E2">
            <w:pPr>
              <w:rPr>
                <w:rFonts w:ascii="Calibri" w:eastAsia="Times New Roman" w:hAnsi="Calibri" w:cs="Times New Roman"/>
                <w:color w:val="000000"/>
              </w:rPr>
            </w:pPr>
            <w:r>
              <w:rPr>
                <w:rFonts w:ascii="Calibri" w:eastAsia="Times New Roman" w:hAnsi="Calibri" w:cs="Times New Roman"/>
                <w:color w:val="000000"/>
              </w:rPr>
              <w:fldChar w:fldCharType="begin"/>
            </w:r>
            <w:r w:rsidR="009B35E2">
              <w:rPr>
                <w:rFonts w:ascii="Calibri" w:eastAsia="Times New Roman" w:hAnsi="Calibri" w:cs="Times New Roman"/>
                <w:color w:val="000000"/>
              </w:rPr>
              <w:instrText xml:space="preserve"> ADDIN EN.CITE &lt;EndNote&gt;&lt;Cite&gt;&lt;Author&gt;Bove&lt;/Author&gt;&lt;Year&gt;2015&lt;/Year&gt;&lt;RecNum&gt;38&lt;/RecNum&gt;&lt;DisplayText&gt;(38)&lt;/DisplayText&gt;&lt;record&gt;&lt;rec-number&gt;38&lt;/rec-number&gt;&lt;foreign-keys&gt;&lt;key app="EN" db-id="9tpf95sajf9vdjee05exes0o59pa9ad0pzes" timestamp="1447779128"&gt;38&lt;/key&gt;&lt;/foreign-keys&gt;&lt;ref-type name="Journal Article"&gt;17&lt;/ref-type&gt;&lt;contributors&gt;&lt;authors&gt;&lt;author&gt;Bove, J.&lt;/author&gt;&lt;author&gt;Golden, M. R.&lt;/author&gt;&lt;author&gt;Dhanireddy, S.&lt;/author&gt;&lt;author&gt;Harrington, R. D.&lt;/author&gt;&lt;author&gt;Dombrowski, J. C.&lt;/author&gt;&lt;/authors&gt;&lt;/contributors&gt;&lt;auth-address&gt;1Center for AIDS and STD, University of Washington, Seattle, WA, USA 2Department of Medicine, University of Washington, Seattle, WA, USA 3Public Health - Seattle &amp;amp; King County HIV/STD Program, Seattle, WA, USA 4Department of Epidemiology, University of Washington, Seattle, WA, USA.&lt;/auth-address&gt;&lt;titles&gt;&lt;title&gt;Outcomes of a clinic-based, surveillance-informed intervention to relink patients to HIV care&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262-8&lt;/pages&gt;&lt;volume&gt;70&lt;/volume&gt;&lt;number&gt;3&lt;/number&gt;&lt;edition&gt;2015/06/13&lt;/edition&gt;&lt;dates&gt;&lt;year&gt;2015&lt;/year&gt;&lt;pub-dates&gt;&lt;date&gt;Jun 11&lt;/date&gt;&lt;/pub-dates&gt;&lt;/dates&gt;&lt;isbn&gt;1944-7884 (Electronic)&amp;#xD;1525-4135 (Linking)&lt;/isbn&gt;&lt;accession-num&gt;26068720&lt;/accession-num&gt;&lt;urls&gt;&lt;/urls&gt;&lt;electronic-resource-num&gt;10.1097/qai.0000000000000707&lt;/electronic-resource-num&gt;&lt;remote-database-provider&gt;NLM&lt;/remote-database-provider&gt;&lt;language&gt;Eng&lt;/language&gt;&lt;/record&gt;&lt;/Cite&gt;&lt;/EndNote&gt;</w:instrText>
            </w:r>
            <w:r>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8)</w:t>
            </w:r>
            <w:r>
              <w:rPr>
                <w:rFonts w:ascii="Calibri" w:eastAsia="Times New Roman" w:hAnsi="Calibri" w:cs="Times New Roman"/>
                <w:color w:val="000000"/>
              </w:rPr>
              <w:fldChar w:fldCharType="end"/>
            </w:r>
          </w:p>
        </w:tc>
      </w:tr>
      <w:tr w:rsidR="00F626CD" w:rsidRPr="0006245F" w14:paraId="2A9E09CC" w14:textId="77777777" w:rsidTr="001452B1">
        <w:tc>
          <w:tcPr>
            <w:tcW w:w="7831" w:type="dxa"/>
          </w:tcPr>
          <w:p w14:paraId="1B269C26" w14:textId="77777777" w:rsidR="00F626CD" w:rsidRDefault="00F626CD" w:rsidP="001452B1">
            <w:pPr>
              <w:rPr>
                <w:rFonts w:ascii="Calibri" w:hAnsi="Calibri"/>
              </w:rPr>
            </w:pPr>
            <w:r>
              <w:rPr>
                <w:rFonts w:ascii="Calibri" w:hAnsi="Calibri"/>
              </w:rPr>
              <w:t>Viral load (value)</w:t>
            </w:r>
          </w:p>
        </w:tc>
        <w:tc>
          <w:tcPr>
            <w:tcW w:w="4312" w:type="dxa"/>
          </w:tcPr>
          <w:p w14:paraId="33412FDA" w14:textId="77777777" w:rsidR="00F626CD" w:rsidRPr="0006245F" w:rsidRDefault="00F626CD" w:rsidP="001452B1">
            <w:pPr>
              <w:rPr>
                <w:rFonts w:ascii="Calibri" w:hAnsi="Calibri"/>
              </w:rPr>
            </w:pPr>
            <w:r>
              <w:rPr>
                <w:rFonts w:ascii="Calibri" w:hAnsi="Calibri"/>
              </w:rPr>
              <w:t>At most recent VL conducted</w:t>
            </w:r>
          </w:p>
        </w:tc>
        <w:tc>
          <w:tcPr>
            <w:tcW w:w="2247" w:type="dxa"/>
          </w:tcPr>
          <w:p w14:paraId="66D59410" w14:textId="787BB23E" w:rsidR="00F626CD" w:rsidRPr="0006245F" w:rsidRDefault="00F626CD" w:rsidP="009B35E2">
            <w:pPr>
              <w:rPr>
                <w:rFonts w:ascii="Calibri" w:hAnsi="Calibri"/>
              </w:rPr>
            </w:pPr>
            <w:r>
              <w:rPr>
                <w:rFonts w:ascii="Calibri" w:eastAsia="Times New Roman" w:hAnsi="Calibri" w:cs="Times New Roman"/>
                <w:color w:val="000000"/>
              </w:rPr>
              <w:fldChar w:fldCharType="begin">
                <w:fldData xml:space="preserve">PEVuZE5vdGU+PENpdGU+PEF1dGhvcj5NYWdudXM8L0F1dGhvcj48WWVhcj4yMDEyPC9ZZWFyPjxS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5TOC0xNTwvcGFnZXM+PHZvbHVt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5TNDkt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</w:fldData>
              </w:fldChar>
            </w:r>
            <w:r w:rsidR="009B35E2">
              <w:rPr>
                <w:rFonts w:ascii="Calibri" w:eastAsia="Times New Roman" w:hAnsi="Calibri" w:cs="Times New Roman"/>
                <w:color w:val="000000"/>
              </w:rPr>
              <w:instrText xml:space="preserve"> ADDIN EN.CITE </w:instrText>
            </w:r>
            <w:r w:rsidR="009B35E2">
              <w:rPr>
                <w:rFonts w:ascii="Calibri" w:eastAsia="Times New Roman" w:hAnsi="Calibri" w:cs="Times New Roman"/>
                <w:color w:val="000000"/>
              </w:rPr>
              <w:fldChar w:fldCharType="begin">
                <w:fldData xml:space="preserve">PEVuZE5vdGU+PENpdGU+PEF1dGhvcj5NYWdudXM8L0F1dGhvcj48WWVhcj4yMDEyPC9ZZWFyPjxS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5TOC0xNTwvcGFnZXM+PHZvbHVt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5TNDkt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</w:fldData>
              </w:fldChar>
            </w:r>
            <w:r w:rsidR="009B35E2">
              <w:rPr>
                <w:rFonts w:ascii="Calibri" w:eastAsia="Times New Roman" w:hAnsi="Calibri" w:cs="Times New Roman"/>
                <w:color w:val="000000"/>
              </w:rPr>
              <w:instrText xml:space="preserve"> ADDIN EN.CITE.DATA </w:instrText>
            </w:r>
            <w:r w:rsidR="009B35E2">
              <w:rPr>
                <w:rFonts w:ascii="Calibri" w:eastAsia="Times New Roman" w:hAnsi="Calibri" w:cs="Times New Roman"/>
                <w:color w:val="000000"/>
              </w:rPr>
            </w:r>
            <w:r w:rsidR="009B35E2">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9B35E2">
              <w:rPr>
                <w:rFonts w:ascii="Calibri" w:eastAsia="Times New Roman" w:hAnsi="Calibri" w:cs="Times New Roman"/>
                <w:noProof/>
                <w:color w:val="000000"/>
              </w:rPr>
              <w:t>(39-41)</w:t>
            </w:r>
            <w:r>
              <w:rPr>
                <w:rFonts w:ascii="Calibri" w:eastAsia="Times New Roman" w:hAnsi="Calibri" w:cs="Times New Roman"/>
                <w:color w:val="000000"/>
              </w:rPr>
              <w:fldChar w:fldCharType="end"/>
            </w:r>
          </w:p>
        </w:tc>
      </w:tr>
      <w:tr w:rsidR="00F626CD" w:rsidRPr="0006245F" w14:paraId="0EB2774C" w14:textId="77777777" w:rsidTr="001452B1">
        <w:tc>
          <w:tcPr>
            <w:tcW w:w="7831" w:type="dxa"/>
          </w:tcPr>
          <w:p w14:paraId="0BEAA4BD" w14:textId="77777777" w:rsidR="00F626CD" w:rsidRDefault="00F626CD" w:rsidP="001452B1">
            <w:pPr>
              <w:rPr>
                <w:rFonts w:ascii="Calibri" w:hAnsi="Calibri"/>
              </w:rPr>
            </w:pPr>
            <w:r>
              <w:rPr>
                <w:rFonts w:ascii="Calibri" w:hAnsi="Calibri"/>
              </w:rPr>
              <w:t>CD4 count (value)</w:t>
            </w:r>
          </w:p>
        </w:tc>
        <w:tc>
          <w:tcPr>
            <w:tcW w:w="4312" w:type="dxa"/>
          </w:tcPr>
          <w:p w14:paraId="43BEA108" w14:textId="77777777" w:rsidR="00F626CD" w:rsidRPr="0006245F" w:rsidRDefault="00F626CD" w:rsidP="001452B1">
            <w:pPr>
              <w:rPr>
                <w:rFonts w:ascii="Calibri" w:hAnsi="Calibri"/>
              </w:rPr>
            </w:pPr>
            <w:r>
              <w:rPr>
                <w:rFonts w:ascii="Calibri" w:hAnsi="Calibri"/>
              </w:rPr>
              <w:t>At most recent CD4 conducted</w:t>
            </w:r>
          </w:p>
        </w:tc>
        <w:tc>
          <w:tcPr>
            <w:tcW w:w="2247" w:type="dxa"/>
          </w:tcPr>
          <w:p w14:paraId="0334767E" w14:textId="5BE57FDB" w:rsidR="00F626CD" w:rsidRDefault="00F626CD" w:rsidP="009B35E2">
            <w:pPr>
              <w:rPr>
                <w:rFonts w:ascii="Calibri" w:eastAsia="Times New Roman" w:hAnsi="Calibri" w:cs="Times New Roman"/>
                <w:color w:val="000000"/>
              </w:rPr>
            </w:pPr>
            <w:r>
              <w:rPr>
                <w:rFonts w:ascii="Calibri" w:hAnsi="Calibri"/>
                <w:color w:val="000000"/>
              </w:rPr>
              <w:fldChar w:fldCharType="begin">
                <w:fldData xml:space="preserve">PEVuZE5vdGU+PENpdGU+PEF1dGhvcj5NYWdudXM8L0F1dGhvcj48WWVhcj4yMDEyPC9ZZWFyPjxS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</w:fldData>
              </w:fldChar>
            </w:r>
            <w:r w:rsidR="009B35E2">
              <w:rPr>
                <w:rFonts w:ascii="Calibri" w:hAnsi="Calibri"/>
                <w:color w:val="000000"/>
              </w:rPr>
              <w:instrText xml:space="preserve"> ADDIN EN.CITE </w:instrText>
            </w:r>
            <w:r w:rsidR="009B35E2">
              <w:rPr>
                <w:rFonts w:ascii="Calibri" w:hAnsi="Calibri"/>
                <w:color w:val="000000"/>
              </w:rPr>
              <w:fldChar w:fldCharType="begin">
                <w:fldData xml:space="preserve">PEVuZE5vdGU+PENpdGU+PEF1dGhvcj5NYWdudXM8L0F1dGhvcj48WWVhcj4yMDEyPC9ZZWFyPjxS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</w:fldData>
              </w:fldChar>
            </w:r>
            <w:r w:rsidR="009B35E2">
              <w:rPr>
                <w:rFonts w:ascii="Calibri" w:hAnsi="Calibri"/>
                <w:color w:val="000000"/>
              </w:rPr>
              <w:instrText xml:space="preserve"> ADDIN EN.CITE.DATA </w:instrText>
            </w:r>
            <w:r w:rsidR="009B35E2">
              <w:rPr>
                <w:rFonts w:ascii="Calibri" w:hAnsi="Calibri"/>
                <w:color w:val="000000"/>
              </w:rPr>
            </w:r>
            <w:r w:rsidR="009B35E2">
              <w:rPr>
                <w:rFonts w:ascii="Calibri" w:hAnsi="Calibri"/>
                <w:color w:val="000000"/>
              </w:rPr>
              <w:fldChar w:fldCharType="end"/>
            </w:r>
            <w:r>
              <w:rPr>
                <w:rFonts w:ascii="Calibri" w:hAnsi="Calibri"/>
                <w:color w:val="000000"/>
              </w:rPr>
            </w:r>
            <w:r>
              <w:rPr>
                <w:rFonts w:ascii="Calibri" w:hAnsi="Calibri"/>
                <w:color w:val="000000"/>
              </w:rPr>
              <w:fldChar w:fldCharType="separate"/>
            </w:r>
            <w:r w:rsidR="009B35E2">
              <w:rPr>
                <w:rFonts w:ascii="Calibri" w:hAnsi="Calibri"/>
                <w:noProof/>
                <w:color w:val="000000"/>
              </w:rPr>
              <w:t>(41)</w:t>
            </w:r>
            <w:r>
              <w:rPr>
                <w:rFonts w:ascii="Calibri" w:hAnsi="Calibri"/>
                <w:color w:val="000000"/>
              </w:rPr>
              <w:fldChar w:fldCharType="end"/>
            </w:r>
          </w:p>
        </w:tc>
      </w:tr>
      <w:tr w:rsidR="00F626CD" w:rsidRPr="0006245F" w14:paraId="18C7500D" w14:textId="77777777" w:rsidTr="001452B1">
        <w:tc>
          <w:tcPr>
            <w:tcW w:w="7831" w:type="dxa"/>
          </w:tcPr>
          <w:p w14:paraId="6F9768F0" w14:textId="77777777" w:rsidR="00F626CD" w:rsidRDefault="00F626CD" w:rsidP="001452B1">
            <w:pPr>
              <w:rPr>
                <w:rFonts w:ascii="Calibri" w:hAnsi="Calibri"/>
              </w:rPr>
            </w:pPr>
            <w:r>
              <w:rPr>
                <w:rFonts w:ascii="Calibri" w:hAnsi="Calibri"/>
              </w:rPr>
              <w:t>ART Prescription</w:t>
            </w:r>
          </w:p>
        </w:tc>
        <w:tc>
          <w:tcPr>
            <w:tcW w:w="4312" w:type="dxa"/>
          </w:tcPr>
          <w:p w14:paraId="1EA1B73A" w14:textId="77777777" w:rsidR="00F626CD" w:rsidRPr="0006245F" w:rsidRDefault="00F626CD" w:rsidP="001452B1">
            <w:pPr>
              <w:rPr>
                <w:rFonts w:ascii="Calibri" w:hAnsi="Calibri"/>
              </w:rPr>
            </w:pPr>
            <w:r>
              <w:rPr>
                <w:rFonts w:ascii="Calibri" w:hAnsi="Calibri"/>
              </w:rPr>
              <w:t>6 months</w:t>
            </w:r>
          </w:p>
        </w:tc>
        <w:tc>
          <w:tcPr>
            <w:tcW w:w="2247" w:type="dxa"/>
          </w:tcPr>
          <w:p w14:paraId="3CFEDF3F" w14:textId="3F4F585F" w:rsidR="00F626CD" w:rsidRDefault="00F626CD" w:rsidP="009B35E2">
            <w:pPr>
              <w:rPr>
                <w:rFonts w:ascii="Calibri" w:hAnsi="Calibri"/>
                <w:color w:val="000000"/>
              </w:rPr>
            </w:pPr>
            <w:r>
              <w:rPr>
                <w:rFonts w:ascii="Calibri" w:hAnsi="Calibri"/>
                <w:color w:val="000000"/>
              </w:rPr>
              <w:fldChar w:fldCharType="begin">
                <w:fldData xml:space="preserve">PEVuZE5vdGU+PENpdGU+PEF1dGhvcj5NYWdudXM8L0F1dGhvcj48WWVhcj4yMDEyPC9ZZWFyPjxS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</w:fldData>
              </w:fldChar>
            </w:r>
            <w:r w:rsidR="009B35E2">
              <w:rPr>
                <w:rFonts w:ascii="Calibri" w:hAnsi="Calibri"/>
                <w:color w:val="000000"/>
              </w:rPr>
              <w:instrText xml:space="preserve"> ADDIN EN.CITE </w:instrText>
            </w:r>
            <w:r w:rsidR="009B35E2">
              <w:rPr>
                <w:rFonts w:ascii="Calibri" w:hAnsi="Calibri"/>
                <w:color w:val="000000"/>
              </w:rPr>
              <w:fldChar w:fldCharType="begin">
                <w:fldData xml:space="preserve">PEVuZE5vdGU+PENpdGU+PEF1dGhvcj5NYWdudXM8L0F1dGhvcj48WWVhcj4yMDEyPC9ZZWFyPjxS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</w:fldData>
              </w:fldChar>
            </w:r>
            <w:r w:rsidR="009B35E2">
              <w:rPr>
                <w:rFonts w:ascii="Calibri" w:hAnsi="Calibri"/>
                <w:color w:val="000000"/>
              </w:rPr>
              <w:instrText xml:space="preserve"> ADDIN EN.CITE.DATA </w:instrText>
            </w:r>
            <w:r w:rsidR="009B35E2">
              <w:rPr>
                <w:rFonts w:ascii="Calibri" w:hAnsi="Calibri"/>
                <w:color w:val="000000"/>
              </w:rPr>
            </w:r>
            <w:r w:rsidR="009B35E2">
              <w:rPr>
                <w:rFonts w:ascii="Calibri" w:hAnsi="Calibri"/>
                <w:color w:val="000000"/>
              </w:rPr>
              <w:fldChar w:fldCharType="end"/>
            </w:r>
            <w:r>
              <w:rPr>
                <w:rFonts w:ascii="Calibri" w:hAnsi="Calibri"/>
                <w:color w:val="000000"/>
              </w:rPr>
            </w:r>
            <w:r>
              <w:rPr>
                <w:rFonts w:ascii="Calibri" w:hAnsi="Calibri"/>
                <w:color w:val="000000"/>
              </w:rPr>
              <w:fldChar w:fldCharType="separate"/>
            </w:r>
            <w:r w:rsidR="009B35E2">
              <w:rPr>
                <w:rFonts w:ascii="Calibri" w:hAnsi="Calibri"/>
                <w:noProof/>
                <w:color w:val="000000"/>
              </w:rPr>
              <w:t>(41)</w:t>
            </w:r>
            <w:r>
              <w:rPr>
                <w:rFonts w:ascii="Calibri" w:hAnsi="Calibri"/>
                <w:color w:val="000000"/>
              </w:rPr>
              <w:fldChar w:fldCharType="end"/>
            </w:r>
          </w:p>
        </w:tc>
      </w:tr>
    </w:tbl>
    <w:p w14:paraId="3156C63C" w14:textId="77777777" w:rsidR="00F626CD" w:rsidRPr="0006245F" w:rsidRDefault="00F626CD" w:rsidP="00F626CD">
      <w:pPr>
        <w:rPr>
          <w:rFonts w:ascii="Calibri" w:eastAsia="Times New Roman" w:hAnsi="Calibri" w:cs="Times New Roman"/>
          <w:color w:val="000000"/>
        </w:rPr>
      </w:pPr>
    </w:p>
    <w:p w14:paraId="45CB9F46" w14:textId="77777777" w:rsidR="000C408B" w:rsidRDefault="00F626CD" w:rsidP="005F5586">
      <w:pPr>
        <w:spacing w:line="480" w:lineRule="auto"/>
        <w:rPr>
          <w:rFonts w:ascii="Calibri" w:eastAsia="Times New Roman" w:hAnsi="Calibri" w:cs="Times New Roman"/>
          <w:color w:val="000000"/>
        </w:rPr>
        <w:sectPr w:rsidR="000C408B" w:rsidSect="00F626CD">
          <w:pgSz w:w="12240" w:h="15840"/>
          <w:pgMar w:top="720" w:right="720" w:bottom="720" w:left="720" w:header="720" w:footer="720" w:gutter="0"/>
          <w:cols w:space="720"/>
          <w:docGrid w:linePitch="360"/>
        </w:sectPr>
      </w:pPr>
      <w:r>
        <w:rPr>
          <w:rFonts w:ascii="Calibri" w:eastAsia="Times New Roman" w:hAnsi="Calibri" w:cs="Times New Roman"/>
          <w:color w:val="000000"/>
        </w:rPr>
        <w:t>Table legend: Outcomes are considered distinct if they measure the same concept but over a different period of time if the concept cannot be converted to a rate (i.e. 1+ visits in x period of time cannot be converted to a rate but # of visits in 6 months can be converted to a rate).  Time periods for retention and reengagement refer to the past x months prior to visit. Laboratory tests refer to CD4 count or viral load testing.</w:t>
      </w:r>
    </w:p>
    <w:p w14:paraId="2B34F0D8" w14:textId="77777777" w:rsidR="000C408B" w:rsidRPr="001C7271" w:rsidRDefault="000C408B" w:rsidP="000C408B">
      <w:pPr>
        <w:spacing w:after="200" w:line="276" w:lineRule="auto"/>
        <w:outlineLvl w:val="0"/>
        <w:rPr>
          <w:rFonts w:ascii="Calibri" w:eastAsia="Calibri" w:hAnsi="Calibri" w:cs="Times New Roman"/>
        </w:rPr>
      </w:pPr>
      <w:r>
        <w:rPr>
          <w:rFonts w:ascii="Calibri" w:eastAsia="Calibri" w:hAnsi="Calibri" w:cs="Times New Roman"/>
        </w:rPr>
        <w:lastRenderedPageBreak/>
        <w:t xml:space="preserve">Supplemental Figure 1: </w:t>
      </w:r>
      <w:r w:rsidRPr="001C7271">
        <w:rPr>
          <w:rFonts w:ascii="Calibri" w:eastAsia="Calibri" w:hAnsi="Calibri" w:cs="Times New Roman"/>
        </w:rPr>
        <w:t xml:space="preserve">Flow of studies, </w:t>
      </w:r>
      <w:r w:rsidRPr="001C7271">
        <w:rPr>
          <w:rFonts w:ascii="Calibri" w:eastAsia="Calibri" w:hAnsi="Calibri" w:cs="Times New Roman"/>
          <w:bCs/>
        </w:rPr>
        <w:t xml:space="preserve">electronic searches were performed June 17 2015 </w:t>
      </w:r>
    </w:p>
    <w:p w14:paraId="29084864" w14:textId="77777777" w:rsidR="000C408B" w:rsidRPr="00E048B7" w:rsidRDefault="000C408B" w:rsidP="000C408B">
      <w:pPr>
        <w:spacing w:after="200" w:line="276" w:lineRule="auto"/>
        <w:rPr>
          <w:rFonts w:ascii="Calibri" w:eastAsia="Calibri" w:hAnsi="Calibri" w:cs="Times New Roman"/>
        </w:rPr>
      </w:pPr>
      <w:r w:rsidRPr="006575F5">
        <w:rPr>
          <w:noProof/>
        </w:rPr>
        <w:t xml:space="preserve"> </w:t>
      </w:r>
      <w:r w:rsidRPr="006575F5">
        <w:rPr>
          <w:rFonts w:ascii="Calibri" w:eastAsia="Calibri" w:hAnsi="Calibri" w:cs="Times New Roman"/>
          <w:noProof/>
        </w:rPr>
        <w:drawing>
          <wp:inline distT="0" distB="0" distL="0" distR="0" wp14:anchorId="67AA364D" wp14:editId="07F20F87">
            <wp:extent cx="6858000" cy="5270500"/>
            <wp:effectExtent l="0" t="0" r="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858000" cy="5270500"/>
                    </a:xfrm>
                    <a:prstGeom prst="rect">
                      <a:avLst/>
                    </a:prstGeom>
                  </pic:spPr>
                </pic:pic>
              </a:graphicData>
            </a:graphic>
          </wp:inline>
        </w:drawing>
      </w:r>
    </w:p>
    <w:p w14:paraId="3DCDE777" w14:textId="77777777" w:rsidR="000C408B" w:rsidRPr="00E048B7" w:rsidRDefault="000C408B" w:rsidP="000C408B">
      <w:pPr>
        <w:spacing w:line="480" w:lineRule="auto"/>
        <w:rPr>
          <w:rFonts w:ascii="Calibri" w:eastAsia="Calibri" w:hAnsi="Calibri" w:cs="Times New Roman"/>
        </w:rPr>
      </w:pPr>
      <w:r>
        <w:rPr>
          <w:rFonts w:ascii="Calibri" w:eastAsia="Calibri" w:hAnsi="Calibri" w:cs="Times New Roman"/>
        </w:rPr>
        <w:t xml:space="preserve">Figure Legend: Among 152 included studies, 6 were included in ‘linkage’ alone; 25 in ‘retention’ alone; 4 in ‘reengagement’ alone; 109 on ‘adherence’ alone; 1 in ‘linkage’, ‘retention’, and ‘adherence’; and 7 in ‘retention’ and ‘adherence’. </w:t>
      </w:r>
      <w:r w:rsidRPr="00E048B7">
        <w:rPr>
          <w:rFonts w:ascii="Calibri" w:eastAsia="Calibri" w:hAnsi="Calibri" w:cs="Times New Roman"/>
        </w:rPr>
        <w:t>Exclusion Reasons:</w:t>
      </w:r>
      <w:r>
        <w:rPr>
          <w:rFonts w:ascii="Calibri" w:eastAsia="Calibri" w:hAnsi="Calibri" w:cs="Times New Roman"/>
        </w:rPr>
        <w:t xml:space="preserve"> </w:t>
      </w:r>
      <w:r w:rsidRPr="00E048B7">
        <w:rPr>
          <w:rFonts w:ascii="Calibri" w:eastAsia="Calibri" w:hAnsi="Calibri" w:cs="Times New Roman"/>
        </w:rPr>
        <w:t>Intervention = Study did not include an intervention (i.e. described engagement in care without attempting to modify)</w:t>
      </w:r>
      <w:r>
        <w:rPr>
          <w:rFonts w:ascii="Calibri" w:eastAsia="Calibri" w:hAnsi="Calibri" w:cs="Times New Roman"/>
        </w:rPr>
        <w:t xml:space="preserve">; </w:t>
      </w:r>
      <w:r w:rsidRPr="00E048B7">
        <w:rPr>
          <w:rFonts w:ascii="Calibri" w:eastAsia="Calibri" w:hAnsi="Calibri" w:cs="Times New Roman"/>
        </w:rPr>
        <w:t>Comparator = Study did not have a comparator group for the implemented intervention</w:t>
      </w:r>
      <w:r>
        <w:rPr>
          <w:rFonts w:ascii="Calibri" w:eastAsia="Calibri" w:hAnsi="Calibri" w:cs="Times New Roman"/>
        </w:rPr>
        <w:t xml:space="preserve">; </w:t>
      </w:r>
      <w:r w:rsidRPr="00E048B7">
        <w:rPr>
          <w:rFonts w:ascii="Calibri" w:eastAsia="Calibri" w:hAnsi="Calibri" w:cs="Times New Roman"/>
        </w:rPr>
        <w:t>Outcome = Study did not have a quantifiable outcome (i.e. qualitative results only)</w:t>
      </w:r>
      <w:r>
        <w:rPr>
          <w:rFonts w:ascii="Calibri" w:eastAsia="Calibri" w:hAnsi="Calibri" w:cs="Times New Roman"/>
        </w:rPr>
        <w:t xml:space="preserve">; </w:t>
      </w:r>
      <w:r w:rsidRPr="00E048B7">
        <w:rPr>
          <w:rFonts w:ascii="Calibri" w:eastAsia="Calibri" w:hAnsi="Calibri" w:cs="Times New Roman"/>
        </w:rPr>
        <w:t>Setting = Non-US setting</w:t>
      </w:r>
      <w:r>
        <w:rPr>
          <w:rFonts w:ascii="Calibri" w:eastAsia="Calibri" w:hAnsi="Calibri" w:cs="Times New Roman"/>
        </w:rPr>
        <w:t xml:space="preserve">; </w:t>
      </w:r>
      <w:r w:rsidRPr="00E048B7">
        <w:rPr>
          <w:rFonts w:ascii="Calibri" w:eastAsia="Calibri" w:hAnsi="Calibri" w:cs="Times New Roman"/>
        </w:rPr>
        <w:t>ART regimens = Studies which exclusively assessed the impact of ART regimen changes (e.g. one pill a day regimens)</w:t>
      </w:r>
      <w:r>
        <w:rPr>
          <w:rFonts w:ascii="Calibri" w:eastAsia="Calibri" w:hAnsi="Calibri" w:cs="Times New Roman"/>
        </w:rPr>
        <w:t>. *Two adherence studies addressed both efficacy and cost, overall adherence total # studies = 117</w:t>
      </w:r>
      <w:r w:rsidRPr="00E048B7">
        <w:rPr>
          <w:rFonts w:ascii="Calibri" w:eastAsia="Calibri" w:hAnsi="Calibri" w:cs="Times New Roman"/>
        </w:rPr>
        <w:br w:type="page"/>
      </w:r>
    </w:p>
    <w:p w14:paraId="1F35907B" w14:textId="77777777" w:rsidR="000C408B" w:rsidRPr="001C7271" w:rsidRDefault="000C408B" w:rsidP="000C408B">
      <w:pPr>
        <w:spacing w:line="480" w:lineRule="auto"/>
        <w:outlineLvl w:val="0"/>
        <w:rPr>
          <w:rFonts w:ascii="Calibri" w:eastAsia="Times New Roman" w:hAnsi="Calibri" w:cs="Times New Roman"/>
          <w:color w:val="000000"/>
        </w:rPr>
      </w:pPr>
      <w:r w:rsidRPr="001C7271">
        <w:rPr>
          <w:rFonts w:ascii="Calibri" w:eastAsia="Times New Roman" w:hAnsi="Calibri" w:cs="Times New Roman"/>
          <w:color w:val="000000"/>
        </w:rPr>
        <w:t>APPENDIX 1: Search string</w:t>
      </w:r>
      <w:r>
        <w:rPr>
          <w:rFonts w:ascii="Calibri" w:eastAsia="Times New Roman" w:hAnsi="Calibri" w:cs="Times New Roman"/>
          <w:color w:val="000000"/>
        </w:rPr>
        <w:t xml:space="preserve"> for MEDLINE</w:t>
      </w:r>
    </w:p>
    <w:p w14:paraId="64F486C3" w14:textId="77777777" w:rsidR="000C408B" w:rsidRPr="001C7271" w:rsidRDefault="000C408B" w:rsidP="000C408B">
      <w:pPr>
        <w:spacing w:line="480" w:lineRule="auto"/>
        <w:outlineLvl w:val="0"/>
        <w:rPr>
          <w:rFonts w:ascii="Calibri" w:eastAsia="Times New Roman" w:hAnsi="Calibri" w:cs="Times New Roman"/>
          <w:b/>
          <w:color w:val="000000"/>
        </w:rPr>
      </w:pPr>
      <w:r w:rsidRPr="001C7271">
        <w:rPr>
          <w:rFonts w:ascii="Calibri" w:eastAsia="Times New Roman" w:hAnsi="Calibri" w:cs="Times New Roman"/>
          <w:b/>
          <w:color w:val="000000"/>
        </w:rPr>
        <w:t>HIV &amp; AIDS Terms:</w:t>
      </w:r>
    </w:p>
    <w:p w14:paraId="13E2DD01" w14:textId="77777777" w:rsidR="000C408B" w:rsidRPr="001C7271" w:rsidRDefault="000C408B" w:rsidP="000C408B">
      <w:pPr>
        <w:spacing w:line="480" w:lineRule="auto"/>
        <w:rPr>
          <w:rFonts w:ascii="Calibri" w:eastAsia="Times New Roman" w:hAnsi="Calibri" w:cs="Times New Roman"/>
          <w:color w:val="000000"/>
        </w:rPr>
      </w:pPr>
      <w:r w:rsidRPr="001C7271">
        <w:rPr>
          <w:rFonts w:ascii="Calibri" w:eastAsia="Times New Roman" w:hAnsi="Calibri" w:cs="Times New Roman"/>
          <w:color w:val="000000"/>
        </w:rPr>
        <w:t xml:space="preserve">(Acquired Immunodeficiency Syndrome[MeSH] OR HIV[MeSH] OR human immunodeficiency virus[TW] OR acquired immunodeficiency syndrome[TW] OR HIV[TW] OR AIDS[TW]) </w:t>
      </w:r>
    </w:p>
    <w:p w14:paraId="01453400" w14:textId="77777777" w:rsidR="000C408B" w:rsidRPr="001C7271" w:rsidRDefault="000C408B" w:rsidP="000C408B">
      <w:pPr>
        <w:spacing w:line="480" w:lineRule="auto"/>
        <w:outlineLvl w:val="0"/>
        <w:rPr>
          <w:rFonts w:ascii="Calibri" w:eastAsia="Times New Roman" w:hAnsi="Calibri" w:cs="Times New Roman"/>
          <w:b/>
          <w:color w:val="000000"/>
        </w:rPr>
      </w:pPr>
      <w:r w:rsidRPr="001C7271">
        <w:rPr>
          <w:rFonts w:ascii="Calibri" w:eastAsia="Times New Roman" w:hAnsi="Calibri" w:cs="Times New Roman"/>
          <w:b/>
          <w:color w:val="000000"/>
        </w:rPr>
        <w:t>Linkage and Reengagement Terms:</w:t>
      </w:r>
    </w:p>
    <w:p w14:paraId="56E8A629" w14:textId="77777777" w:rsidR="000C408B" w:rsidRPr="001C7271" w:rsidRDefault="000C408B" w:rsidP="000C408B">
      <w:pPr>
        <w:spacing w:line="480" w:lineRule="auto"/>
        <w:rPr>
          <w:rFonts w:ascii="Calibri" w:eastAsia="Times New Roman" w:hAnsi="Calibri" w:cs="Times New Roman"/>
          <w:color w:val="000000"/>
        </w:rPr>
      </w:pPr>
      <w:r w:rsidRPr="001C7271">
        <w:rPr>
          <w:rFonts w:ascii="Calibri" w:eastAsia="Times New Roman" w:hAnsi="Calibri" w:cs="Times New Roman"/>
          <w:color w:val="000000"/>
        </w:rPr>
        <w:t>(link to care[TW] OR linkage to care[TW] OR care linkage[TW] OR treatment initiation*[TW] OR therapy initiation*[TW] OR care initiation*[TW] OR start treatment*[TW] OR starting treatment*[TW] OR start therapy[TW] OR starting therapy[TW] OR re-initiat*[TW] OR re-engag*[TW] OR re initiat*[TW] OR re engag*[TW] OR re-enroll*[TW] OR reenroll*[TW] OR re-start*[tw] OR restart*[tw] OR "Patient Acceptance of Health Care"[Mesh])</w:t>
      </w:r>
    </w:p>
    <w:p w14:paraId="363B5BA5" w14:textId="77777777" w:rsidR="000C408B" w:rsidRPr="001C7271" w:rsidRDefault="000C408B" w:rsidP="000C408B">
      <w:pPr>
        <w:spacing w:line="480" w:lineRule="auto"/>
        <w:outlineLvl w:val="0"/>
        <w:rPr>
          <w:rFonts w:ascii="Calibri" w:eastAsia="Times New Roman" w:hAnsi="Calibri" w:cs="Times New Roman"/>
          <w:b/>
          <w:color w:val="000000"/>
        </w:rPr>
      </w:pPr>
      <w:r w:rsidRPr="001C7271">
        <w:rPr>
          <w:rFonts w:ascii="Calibri" w:eastAsia="Times New Roman" w:hAnsi="Calibri" w:cs="Times New Roman"/>
          <w:b/>
          <w:color w:val="000000"/>
        </w:rPr>
        <w:t>Retention Terms:</w:t>
      </w:r>
    </w:p>
    <w:p w14:paraId="1E37ABB3" w14:textId="77777777" w:rsidR="000C408B" w:rsidRPr="001C7271" w:rsidRDefault="000C408B" w:rsidP="000C408B">
      <w:pPr>
        <w:spacing w:line="480" w:lineRule="auto"/>
        <w:rPr>
          <w:rFonts w:ascii="Calibri" w:eastAsia="Times New Roman" w:hAnsi="Calibri" w:cs="Times New Roman"/>
          <w:color w:val="000000"/>
        </w:rPr>
      </w:pPr>
      <w:r w:rsidRPr="001C7271">
        <w:rPr>
          <w:rFonts w:ascii="Calibri" w:eastAsia="Times New Roman" w:hAnsi="Calibri" w:cs="Times New Roman"/>
          <w:color w:val="000000"/>
        </w:rPr>
        <w:t xml:space="preserve">(retention in care[TW] OR care retention[TW] OR retention in medical care[TW] OR engagement in care[TW] OR care engagement[TW] OR care maint*[TW] OR ((retention*[tw] OR retain*[tw] OR engage*[tw] OR “loss to followup”[tw] OR “loss to follow-up”[tw] OR dropout*[tw] OR drop-out*[tw] OR "Lost to Follow-Up"[Mesh]) AND (antiretroviral*[tw] OR "Antiretroviral Therapy, Highly Active"[Mesh] OR "Anti-Retroviral Agents"[Mesh] OR anti-retroviral*[tw] OR treatment[tw] OR therapy[tw] OR care[tw])) OR “patient dropouts”[MeSH] OR “patient dropouts”[tw]) </w:t>
      </w:r>
    </w:p>
    <w:p w14:paraId="58C2B4F0" w14:textId="77777777" w:rsidR="000C408B" w:rsidRPr="001C7271" w:rsidRDefault="000C408B" w:rsidP="000C408B">
      <w:pPr>
        <w:spacing w:line="480" w:lineRule="auto"/>
        <w:outlineLvl w:val="0"/>
        <w:rPr>
          <w:rFonts w:ascii="Calibri" w:eastAsia="Times New Roman" w:hAnsi="Calibri" w:cs="Times New Roman"/>
          <w:b/>
          <w:color w:val="000000"/>
        </w:rPr>
      </w:pPr>
      <w:r w:rsidRPr="001C7271">
        <w:rPr>
          <w:rFonts w:ascii="Calibri" w:eastAsia="Times New Roman" w:hAnsi="Calibri" w:cs="Times New Roman"/>
          <w:b/>
          <w:color w:val="000000"/>
        </w:rPr>
        <w:t>Adherence Terms:</w:t>
      </w:r>
    </w:p>
    <w:p w14:paraId="40A43CE5" w14:textId="77777777" w:rsidR="000C408B" w:rsidRPr="001C7271" w:rsidRDefault="000C408B" w:rsidP="000C408B">
      <w:pPr>
        <w:spacing w:line="480" w:lineRule="auto"/>
        <w:rPr>
          <w:rFonts w:ascii="Calibri" w:eastAsia="Times New Roman" w:hAnsi="Calibri" w:cs="Times New Roman"/>
          <w:color w:val="000000"/>
        </w:rPr>
      </w:pPr>
      <w:r w:rsidRPr="001C7271">
        <w:rPr>
          <w:rFonts w:ascii="Calibri" w:eastAsia="Times New Roman" w:hAnsi="Calibri" w:cs="Times New Roman"/>
          <w:color w:val="000000"/>
        </w:rPr>
        <w:t>(medication adherence[MeSH] OR ((medication[tw] OR treatment[tw] OR drug[tw] OR anti-retroviral[tw] OR antiretroviral[tw]) AND (adheren*[TW] OR nonadheren*[TW] OR non-adheren*[TW] OR compliance*[TW] OR noncompliance*[TW] OR non-compliance*[TW]))</w:t>
      </w:r>
    </w:p>
    <w:p w14:paraId="77C0F1A2" w14:textId="77777777" w:rsidR="000C408B" w:rsidRPr="001C7271" w:rsidRDefault="000C408B" w:rsidP="000C408B">
      <w:pPr>
        <w:spacing w:line="480" w:lineRule="auto"/>
        <w:outlineLvl w:val="0"/>
        <w:rPr>
          <w:rFonts w:ascii="Calibri" w:eastAsia="Times New Roman" w:hAnsi="Calibri" w:cs="Times New Roman"/>
          <w:b/>
          <w:color w:val="000000"/>
        </w:rPr>
      </w:pPr>
      <w:r>
        <w:rPr>
          <w:rFonts w:ascii="Calibri" w:eastAsia="Times New Roman" w:hAnsi="Calibri" w:cs="Times New Roman"/>
          <w:b/>
          <w:color w:val="000000"/>
        </w:rPr>
        <w:t>Care continuum</w:t>
      </w:r>
      <w:r w:rsidRPr="001C7271">
        <w:rPr>
          <w:rFonts w:ascii="Calibri" w:eastAsia="Times New Roman" w:hAnsi="Calibri" w:cs="Times New Roman"/>
          <w:b/>
          <w:color w:val="000000"/>
        </w:rPr>
        <w:t xml:space="preserve"> Terms:</w:t>
      </w:r>
    </w:p>
    <w:p w14:paraId="4002C8E4" w14:textId="77777777" w:rsidR="000C408B" w:rsidRPr="001C7271" w:rsidRDefault="000C408B" w:rsidP="000C408B">
      <w:pPr>
        <w:spacing w:line="480" w:lineRule="auto"/>
        <w:rPr>
          <w:rFonts w:ascii="Calibri" w:eastAsia="Times New Roman" w:hAnsi="Calibri" w:cs="Times New Roman"/>
          <w:color w:val="000000"/>
        </w:rPr>
      </w:pPr>
      <w:r w:rsidRPr="001C7271">
        <w:rPr>
          <w:rFonts w:ascii="Calibri" w:eastAsia="Times New Roman" w:hAnsi="Calibri" w:cs="Times New Roman"/>
          <w:color w:val="000000"/>
        </w:rPr>
        <w:t>(“care continuum”[tw] OR “care cascade”[tw] OR “continuum of care”[tw] OR “cascade of care”[tw] OR “continuum of HIV care”[tw] OR “cascade of HIV care”[tw] OR treatment cascade[tw] OR treatment continuum[tw])</w:t>
      </w:r>
    </w:p>
    <w:p w14:paraId="45E1A22D" w14:textId="77777777" w:rsidR="000C408B" w:rsidRPr="001C7271" w:rsidRDefault="000C408B" w:rsidP="000C408B">
      <w:pPr>
        <w:spacing w:line="480" w:lineRule="auto"/>
        <w:outlineLvl w:val="0"/>
        <w:rPr>
          <w:rFonts w:ascii="Calibri" w:eastAsia="Times New Roman" w:hAnsi="Calibri" w:cs="Times New Roman"/>
          <w:b/>
          <w:color w:val="000000"/>
        </w:rPr>
      </w:pPr>
      <w:r w:rsidRPr="001C7271">
        <w:rPr>
          <w:rFonts w:ascii="Calibri" w:eastAsia="Times New Roman" w:hAnsi="Calibri" w:cs="Times New Roman"/>
          <w:b/>
          <w:color w:val="000000"/>
        </w:rPr>
        <w:t>Intervention Terms:</w:t>
      </w:r>
    </w:p>
    <w:p w14:paraId="7C177FE5" w14:textId="77777777" w:rsidR="000C408B" w:rsidRPr="001C7271" w:rsidRDefault="000C408B" w:rsidP="000C408B">
      <w:pPr>
        <w:spacing w:line="480" w:lineRule="auto"/>
        <w:rPr>
          <w:rFonts w:ascii="Calibri" w:eastAsia="Times New Roman" w:hAnsi="Calibri" w:cs="Times New Roman"/>
          <w:color w:val="000000"/>
        </w:rPr>
      </w:pPr>
      <w:r w:rsidRPr="001C7271">
        <w:rPr>
          <w:rFonts w:ascii="Calibri" w:hAnsi="Calibri"/>
          <w:color w:val="000000"/>
        </w:rPr>
        <w:t>(</w:t>
      </w:r>
      <w:r w:rsidRPr="00E048B7">
        <w:rPr>
          <w:rFonts w:ascii="Calibri" w:hAnsi="Calibri"/>
        </w:rPr>
        <w:t xml:space="preserve">“Intervention studies”[Mesh] OR “Evaluation Studies as topic”[Mesh] OR “Evaluation studies”[Publication Type] OR intervention*[tw] OR evaluation*[tw] OR implement*[tw] OR program*[tw] OR </w:t>
      </w:r>
      <w:r w:rsidRPr="001C7271">
        <w:rPr>
          <w:rFonts w:ascii="Calibri" w:hAnsi="Calibri"/>
          <w:color w:val="000000"/>
        </w:rPr>
        <w:t>ameliorate[TW] OR change[TW] OR changing[TW] OR effectiveness[TW] OR evaluate[TW] OR evaluation[TW] OR evidence[TW] OR gain[TW] OR impact[TW] OR improve[TW] OR improved[TW] OR improving[TW] OR modify[TW] OR modified[TW])</w:t>
      </w:r>
    </w:p>
    <w:p w14:paraId="2C927572" w14:textId="77777777" w:rsidR="000C408B" w:rsidRPr="001C7271" w:rsidRDefault="000C408B" w:rsidP="000C408B">
      <w:pPr>
        <w:spacing w:line="480" w:lineRule="auto"/>
        <w:outlineLvl w:val="0"/>
        <w:rPr>
          <w:rFonts w:ascii="Calibri" w:eastAsia="Times New Roman" w:hAnsi="Calibri" w:cs="Times New Roman"/>
          <w:b/>
          <w:color w:val="000000"/>
        </w:rPr>
      </w:pPr>
      <w:r w:rsidRPr="001C7271">
        <w:rPr>
          <w:rFonts w:ascii="Calibri" w:eastAsia="Times New Roman" w:hAnsi="Calibri" w:cs="Times New Roman"/>
          <w:b/>
          <w:color w:val="000000"/>
        </w:rPr>
        <w:t>Country Terms (NOT):</w:t>
      </w:r>
    </w:p>
    <w:p w14:paraId="09B056A2" w14:textId="77777777" w:rsidR="000C408B" w:rsidRPr="006060A2" w:rsidRDefault="000C408B" w:rsidP="000C408B">
      <w:pPr>
        <w:spacing w:line="480" w:lineRule="auto"/>
        <w:rPr>
          <w:rFonts w:ascii="Calibri" w:hAnsi="Calibri"/>
        </w:rPr>
      </w:pPr>
      <w:r w:rsidRPr="00E048B7">
        <w:rPr>
          <w:rFonts w:ascii="Calibri" w:hAnsi="Calibri"/>
        </w:rPr>
        <w:t>((“Developing Countries”[Mesh] OR cameroon[MeSH] OR “central African republic”[MeSH] OR chad[MeSH] OR congo[MeSH] OR “Democratic Republic of the Congo”[MeSH] OR “Equatorial Guinea”[MeSH] OR gabon[MeSH] OR burundi[MeSH] OR djibouti[MeSH] OR eritrea[MeSH] OR ethiopia[MeSH] OR kenya[MeSH] OR rwanda[MeSH] OR somalia[MeSH] OR sudan[MeSH] OR tanzania[MeSH] OR uganda[MeSH] OR angola[MeSH] OR botswana[MeSH] OR lesotho[MeSH] OR malawi[MeSH] OR mozambique[MeSH] OR namibia[MeSH] OR “South Africa”[MeSH] OR swaziland[MeSH] OR Zambia[MeSH] OR Zimbabwe[MeSH] OR Benin[MeSH] OR “Burkina Faso”[MeSH] OR “Cape Verde”[MeSH] OR “Cote d’Ivoire”[MeSH] OR gambia[MeSH] OR ghana[MeSH] OR guinea[MeSH] OR “guinea-bissau”[MeSH] OR liberia[MeSH] OR mali[MeSH] OR mauritania[MeSH] OR niger[MeSH] OR nigeria[MeSH] OR senegal[MeSH] OR “Sierra Leone”[MeSH] OR togo[MeSH] OR algeria[MeSH] OR egypt[MeSH] OR libya[MeSH] OR morocco[MeSH] OR tunisia[MeSH] OR cuba[MeSH] OR “Dominican republic”[MeSH] OR haiti[MeSH] OR jamaica[MeSH] OR belize[MeSH] OR “costa rica”[MeSH] OR “el Salvador”[MeSH] OR guatemala[MeSH] OR honduras[MeSH] OR nicaragua[MeSH] OR panama[MeSH] OR canada[MeSH] OR mexico[MeSH] OR argentina[MeSH] OR bolivia[MeSH] OR brazil[MeSH] OR chile[MeSH] OR colombia[MeSH] OR ecuador[MeSH] OR guyana[MeSH] OR paraguay[MeSH] OR peru[MeSH] OR suriname[MeSH] OR uruguay[MeSH] OR venezuela[MeSH] OR kazakhstan[MeSH] OR kyrgyzstan[MeSH] OR tajikistan[MeSH] OR turkmenistan[MeSH] OR uzbekistan[MeSH] OR russia[MeSH] OR cambodia[MeSH] OR indonesia[MeSH] OR laos[MeSH] OR malaysia[MeSH] OR myanmar[MeSH] OR philippines[MeSH] OR singapore[MeSH] OR thailand[MeSH] OR vietnam[MeSH] OR bangladesh[MeSH] OR bhutan[MeSH] OR india[MeSH] OR nepal[MeSH] OR pakistan[MeSH] OR “sri lanka”[MeSH] OR china[MeSH] OR japan[MeSH] OR korea[MeSH] OR mongolia[MeSH] OR taiwan[MeSH] OR australia[MeSH] OR berlin[MeSH] OR london[MeSH] OR moscow[MeSH] OR paris[MeSH] OR rome[MeSH] OR seoul[MeSH] OR tokyo[MeSH] OR austria[MeSH] OR belgium[MeSH] OR albania[MeSH] OR “bosnia-herzegovina”[MeSH] OR bulgaria[MeSH] OR croatia[MeSH] OR “Czech republic”[MeSH] OR hungary[MeSH] OR kosovo[MeSH] OR macedonia[MeSH] OR moldova[MeSH] OR montenegro[MeSH] OR poland[MeSH] OR belarus[MeSH] OR romania[MeSH] OR serbia[MeSH] OR slovakia[MeSH] OR slovenia[MeSH] OR ukraine[MeSH] OR france[MeSH] OR germany[MeSH] OR “great Britain”[MeSH] OR greece[MeSH] OR ireland[MeSH] OR italy[MeSH] OR liechtenstein[MeSH] OR luxembourg[MeSH] OR monaco[MeSH] OR netherlands[MeSH] OR portugal[MeSH] OR denmark[MeSH] OR finland[MeSH] OR iceland[MeSH] OR norway[MeSH] OR sweden[MeSH] OR spain[MeSH] OR switzerland[MeSH] OR armenia[MeSH] OR georgia[MeSH] OR “new Zealand”[MeSH]) NOT “united states”[Mesh])</w:t>
      </w:r>
    </w:p>
    <w:p w14:paraId="4CF82B84" w14:textId="77777777" w:rsidR="000C408B" w:rsidRPr="00E048B7" w:rsidRDefault="000C408B" w:rsidP="000C408B">
      <w:pPr>
        <w:spacing w:line="480" w:lineRule="auto"/>
        <w:rPr>
          <w:rFonts w:ascii="Calibri" w:hAnsi="Calibri"/>
        </w:rPr>
      </w:pPr>
      <w:r w:rsidRPr="00E048B7">
        <w:rPr>
          <w:rFonts w:ascii="Calibri" w:hAnsi="Calibri"/>
        </w:rPr>
        <w:t>((“Developing Countries”[Tiab] OR cameroon[Tiab] OR “central African republic”[Tiab] OR chad[Tiab] OR congo[Tiab] OR “Democratic Republic of the Congo”[Tiab] OR “Equatorial Guinea”[Tiab] OR gabon[Tiab] OR burundi[Tiab] OR djibouti[Tiab] OR eritrea[Tiab] OR ethiopia[Tiab] OR kenya[Tiab] OR rwanda[Tiab] OR somalia[Tiab] OR sudan[Tiab] OR tanzania[Tiab] OR uganda[Tiab] OR angola[Tiab] OR botswana[Tiab] OR lesotho[Tiab] OR malawi[Tiab] OR mozambique[Tiab] OR namibia[Tiab] OR “South Africa”[Tiab] OR swaziland[Tiab] OR Zambia[Tiab] OR Zimbabwe[Tiab] OR Benin[Tiab] OR “Burkina Faso”[Tiab] OR “Cape Verde”[Tiab] OR “Cote d’Ivoire”[Tiab] OR gambia[Tiab] OR ghana[Tiab] OR guinea[Tiab] OR “guinea-bissau”[Tiab] OR liberia[Tiab] OR mali[Tiab] OR mauritania[Tiab] OR niger[Tiab] OR nigeria[Tiab] OR senegal[Tiab] OR “Sierra Leone”[Tiab] OR togo[Tiab] OR algeria[Tiab] OR egypt[Tiab] OR libya[Tiab] OR morocco[Tiab] OR tunisia[Tiab] OR cuba[Tiab] OR “Dominican republic”[Tiab] OR haiti[Tiab] OR jamaica[Tiab] OR belize[Tiab] OR “costa rica”[Tiab] OR “el Salvador”[Tiab] OR guatemala[Tiab] OR honduras[Tiab] OR nicaragua[Tiab] OR panama[Tiab] OR canada[Tiab] OR mexico[Tiab] OR argentina[Tiab] OR bolivia[Tiab] OR brazil[Tiab] OR chile[Tiab] OR colombia[Tiab] OR ecuador[Tiab] OR guyana[Tiab] OR paraguay[Tiab] OR peru[Tiab] OR suriname[Tiab] OR uruguay[Tiab] OR venezuela[Tiab] OR kazakhstan[Tiab] OR kyrgyzstan[Tiab] OR tajikistan[Tiab] OR turkmenistan[Tiab] OR uzbekistan[Tiab] OR russia[Tiab] OR cambodia[Tiab] OR indonesia[Tiab] OR laos[Tiab] OR malaysia[Tiab] OR myanmar[Tiab] OR philippines[Tiab] OR singapore[Tiab] OR thailand[Tiab] OR vietnam[Tiab] OR bangladesh[Tiab] OR bhutan[Tiab] OR india[Tiab] OR nepal[Tiab] OR pakistan[Tiab] OR “sri lanka”[Tiab] OR china[Tiab] OR japan[Tiab] OR korea[Tiab] OR mongolia[Tiab] OR taiwan[Tiab] OR australia[Tiab] OR berlin[Tiab] OR london[Tiab] OR moscow[Tiab] OR paris[Tiab] OR rome[Tiab] OR seoul[Tiab] OR tokyo[Tiab] OR austria[Tiab] OR belgium[Tiab] OR albania[Tiab] OR “bosnia-herzegovina”[Tiab] OR bulgaria[Tiab] OR croatia[Tiab] OR “Czech republic”[Tiab] OR hungary[Tiab] OR kosovo[Tiab] OR macedonia[Tiab] OR moldova[Tiab] OR montenegro[Tiab] OR poland[Tiab] OR belarus[Tiab] OR romania[Tiab] OR serbia[Tiab] OR slovakia[Tiab] OR slovenia[Tiab] OR ukraine[Tiab] OR france[Tiab] OR germany[Tiab] OR “great Britain”[Tiab] OR greece[Tiab] OR ireland[Tiab] OR italy[Tiab] OR liechtenstein[Tiab] OR luxembourg[Tiab] OR monaco[Tiab] OR netherlands[Tiab] OR portugal[Tiab] OR denmark[Tiab] OR finland[Tiab] OR iceland[Tiab] OR norway[Tiab] OR sweden[Tiab] OR spain[Tiab] OR switzerland[Tiab] OR armenia[Tiab] OR georgia[Tiab] OR “new Zealand”[Tiab]) NOT “united states”[Tiab])</w:t>
      </w:r>
    </w:p>
    <w:p w14:paraId="1D42863A" w14:textId="77777777" w:rsidR="00945376" w:rsidRDefault="00945376" w:rsidP="00F626CD">
      <w:pPr>
        <w:sectPr w:rsidR="00945376" w:rsidSect="00F626CD">
          <w:pgSz w:w="12240" w:h="15840"/>
          <w:pgMar w:top="720" w:right="720" w:bottom="720" w:left="720" w:header="720" w:footer="720" w:gutter="0"/>
          <w:cols w:space="720"/>
          <w:docGrid w:linePitch="360"/>
        </w:sectPr>
      </w:pPr>
    </w:p>
    <w:p w14:paraId="7EBFE8EA" w14:textId="14FBDC63" w:rsidR="009B35E2" w:rsidRDefault="00945376" w:rsidP="00945376">
      <w:pPr>
        <w:spacing w:line="480" w:lineRule="auto"/>
      </w:pPr>
      <w:r>
        <w:t>References</w:t>
      </w:r>
    </w:p>
    <w:p w14:paraId="69765965" w14:textId="77777777" w:rsidR="009B35E2" w:rsidRDefault="009B35E2" w:rsidP="00945376">
      <w:pPr>
        <w:spacing w:line="480" w:lineRule="auto"/>
      </w:pPr>
    </w:p>
    <w:p w14:paraId="6BE9DC77" w14:textId="77777777" w:rsidR="009B35E2" w:rsidRPr="009B35E2" w:rsidRDefault="009B35E2" w:rsidP="00945376">
      <w:pPr>
        <w:pStyle w:val="EndNoteBibliography"/>
        <w:spacing w:line="480" w:lineRule="auto"/>
        <w:rPr>
          <w:noProof/>
        </w:rPr>
      </w:pPr>
      <w:r>
        <w:fldChar w:fldCharType="begin"/>
      </w:r>
      <w:r>
        <w:instrText xml:space="preserve"> ADDIN EN.REFLIST </w:instrText>
      </w:r>
      <w:r>
        <w:fldChar w:fldCharType="separate"/>
      </w:r>
      <w:r w:rsidRPr="009B35E2">
        <w:rPr>
          <w:noProof/>
        </w:rPr>
        <w:t>1.</w:t>
      </w:r>
      <w:r w:rsidRPr="009B35E2">
        <w:rPr>
          <w:noProof/>
        </w:rPr>
        <w:tab/>
        <w:t>Bocour A, Renaud TC, Udeagu CC, Shepard CW. HIV partner services are associated with timely linkage to HIV medical care. AIDS. 2013;27(18):2961-3.</w:t>
      </w:r>
    </w:p>
    <w:p w14:paraId="2ABC357A" w14:textId="77777777" w:rsidR="009B35E2" w:rsidRPr="009B35E2" w:rsidRDefault="009B35E2" w:rsidP="00945376">
      <w:pPr>
        <w:pStyle w:val="EndNoteBibliography"/>
        <w:spacing w:line="480" w:lineRule="auto"/>
        <w:rPr>
          <w:noProof/>
        </w:rPr>
      </w:pPr>
      <w:r w:rsidRPr="009B35E2">
        <w:rPr>
          <w:noProof/>
        </w:rPr>
        <w:t>2.</w:t>
      </w:r>
      <w:r w:rsidRPr="009B35E2">
        <w:rPr>
          <w:noProof/>
        </w:rPr>
        <w:tab/>
        <w:t>Castel AD, Greenberg AE, Befus M, et al. Temporal association between expanded HIV testing and improvements in population-based HIV/AIDS clinical outcomes, District of Columbia. AIDS Care. 2014;26(6):785-9.</w:t>
      </w:r>
    </w:p>
    <w:p w14:paraId="75A7217D" w14:textId="77777777" w:rsidR="009B35E2" w:rsidRPr="009B35E2" w:rsidRDefault="009B35E2" w:rsidP="00945376">
      <w:pPr>
        <w:pStyle w:val="EndNoteBibliography"/>
        <w:spacing w:line="480" w:lineRule="auto"/>
        <w:rPr>
          <w:noProof/>
        </w:rPr>
      </w:pPr>
      <w:r w:rsidRPr="009B35E2">
        <w:rPr>
          <w:noProof/>
        </w:rPr>
        <w:t>3.</w:t>
      </w:r>
      <w:r w:rsidRPr="009B35E2">
        <w:rPr>
          <w:noProof/>
        </w:rPr>
        <w:tab/>
        <w:t>Willis S, Castel AD, Ahmed T, Olejemeh C, Frison L, Kharfen M. Linkage, engagement, and viral suppression rates among HIV-infected persons receiving care at medical case management programs in Washington, DC. J Acquir Immune Defic Syndr. 2013;64 Suppl 1:S33-41.</w:t>
      </w:r>
    </w:p>
    <w:p w14:paraId="0FB7EA4A" w14:textId="77777777" w:rsidR="009B35E2" w:rsidRPr="009B35E2" w:rsidRDefault="009B35E2" w:rsidP="00945376">
      <w:pPr>
        <w:pStyle w:val="EndNoteBibliography"/>
        <w:spacing w:line="480" w:lineRule="auto"/>
        <w:rPr>
          <w:noProof/>
        </w:rPr>
      </w:pPr>
      <w:r w:rsidRPr="009B35E2">
        <w:rPr>
          <w:noProof/>
        </w:rPr>
        <w:t>4.</w:t>
      </w:r>
      <w:r w:rsidRPr="009B35E2">
        <w:rPr>
          <w:noProof/>
        </w:rPr>
        <w:tab/>
        <w:t>Craw JA, Gardner LI, Marks G, et al. Brief strengths-based case management promotes entry into HIV medical care: results of the antiretroviral treatment access study-II. J Acquir Immune Defic Syndr. 2008;47(5):597-606.</w:t>
      </w:r>
    </w:p>
    <w:p w14:paraId="7EB755C5" w14:textId="77777777" w:rsidR="009B35E2" w:rsidRPr="009B35E2" w:rsidRDefault="009B35E2" w:rsidP="00945376">
      <w:pPr>
        <w:pStyle w:val="EndNoteBibliography"/>
        <w:spacing w:line="480" w:lineRule="auto"/>
        <w:rPr>
          <w:noProof/>
        </w:rPr>
      </w:pPr>
      <w:r w:rsidRPr="009B35E2">
        <w:rPr>
          <w:noProof/>
        </w:rPr>
        <w:t>5.</w:t>
      </w:r>
      <w:r w:rsidRPr="009B35E2">
        <w:rPr>
          <w:noProof/>
        </w:rPr>
        <w:tab/>
        <w:t>Keller S, Jones J, Erbelding E. Choice of rapid HIV testing and entrance into care in Baltimore City sexually transmitted infections clinics. AIDS Patient Care STDS. 2011;25(4):237-43.</w:t>
      </w:r>
    </w:p>
    <w:p w14:paraId="0CD97C36" w14:textId="77777777" w:rsidR="009B35E2" w:rsidRPr="009B35E2" w:rsidRDefault="009B35E2" w:rsidP="00945376">
      <w:pPr>
        <w:pStyle w:val="EndNoteBibliography"/>
        <w:spacing w:line="480" w:lineRule="auto"/>
        <w:rPr>
          <w:noProof/>
        </w:rPr>
      </w:pPr>
      <w:r w:rsidRPr="009B35E2">
        <w:rPr>
          <w:noProof/>
        </w:rPr>
        <w:t>6.</w:t>
      </w:r>
      <w:r w:rsidRPr="009B35E2">
        <w:rPr>
          <w:noProof/>
        </w:rPr>
        <w:tab/>
        <w:t>Mugavero MJ. Improving engagement in HIV care: what can we do? Top HIV Med. 2008;16(5):156-61.</w:t>
      </w:r>
    </w:p>
    <w:p w14:paraId="1257D423" w14:textId="77777777" w:rsidR="009B35E2" w:rsidRPr="009B35E2" w:rsidRDefault="009B35E2" w:rsidP="00945376">
      <w:pPr>
        <w:pStyle w:val="EndNoteBibliography"/>
        <w:spacing w:line="480" w:lineRule="auto"/>
        <w:rPr>
          <w:noProof/>
        </w:rPr>
      </w:pPr>
      <w:r w:rsidRPr="009B35E2">
        <w:rPr>
          <w:noProof/>
        </w:rPr>
        <w:t>7.</w:t>
      </w:r>
      <w:r w:rsidRPr="009B35E2">
        <w:rPr>
          <w:noProof/>
        </w:rPr>
        <w:tab/>
        <w:t>Onyeajam DJ, Eke R, Stephens TG, Duffus WA. Time to linkage to care and viro-immunologic parameters of individuals diagnosed before and after the 2006 HIV testing recommendations. South Med J. 2013;106(4):257-66.</w:t>
      </w:r>
    </w:p>
    <w:p w14:paraId="58BBDC6A" w14:textId="77777777" w:rsidR="009B35E2" w:rsidRPr="009B35E2" w:rsidRDefault="009B35E2" w:rsidP="00945376">
      <w:pPr>
        <w:pStyle w:val="EndNoteBibliography"/>
        <w:spacing w:line="480" w:lineRule="auto"/>
        <w:rPr>
          <w:noProof/>
        </w:rPr>
      </w:pPr>
      <w:r w:rsidRPr="009B35E2">
        <w:rPr>
          <w:noProof/>
        </w:rPr>
        <w:t>8.</w:t>
      </w:r>
      <w:r w:rsidRPr="009B35E2">
        <w:rPr>
          <w:noProof/>
        </w:rPr>
        <w:tab/>
        <w:t>Wohl DA, Scheyett A, Golin CE, et al. Intensive case management before and after prison release is no more effective than comprehensive pre-release discharge planning in linking HIV-infected prisoners to care: a randomized trial. AIDS Behav. 2011;15(2):356-64.</w:t>
      </w:r>
    </w:p>
    <w:p w14:paraId="5579B906" w14:textId="77777777" w:rsidR="009B35E2" w:rsidRPr="009B35E2" w:rsidRDefault="009B35E2" w:rsidP="00945376">
      <w:pPr>
        <w:pStyle w:val="EndNoteBibliography"/>
        <w:spacing w:line="480" w:lineRule="auto"/>
        <w:rPr>
          <w:noProof/>
        </w:rPr>
      </w:pPr>
      <w:r w:rsidRPr="009B35E2">
        <w:rPr>
          <w:noProof/>
        </w:rPr>
        <w:t>9.</w:t>
      </w:r>
      <w:r w:rsidRPr="009B35E2">
        <w:rPr>
          <w:noProof/>
        </w:rPr>
        <w:tab/>
        <w:t>MacGowan RJ, Lifshay J, Mizuno Y, Johnson WD, McCormick L, Zack B. Positive Transitions (POST): evaluation of an HIV prevention intervention for HIV-positive persons releasing from correctional facilities. AIDS Behav. 2015;19(6):1061-9.</w:t>
      </w:r>
    </w:p>
    <w:p w14:paraId="0CFC2817" w14:textId="77777777" w:rsidR="009B35E2" w:rsidRPr="009B35E2" w:rsidRDefault="009B35E2" w:rsidP="00945376">
      <w:pPr>
        <w:pStyle w:val="EndNoteBibliography"/>
        <w:spacing w:line="480" w:lineRule="auto"/>
        <w:rPr>
          <w:noProof/>
        </w:rPr>
      </w:pPr>
      <w:r w:rsidRPr="009B35E2">
        <w:rPr>
          <w:noProof/>
        </w:rPr>
        <w:t>10.</w:t>
      </w:r>
      <w:r w:rsidRPr="009B35E2">
        <w:rPr>
          <w:noProof/>
        </w:rPr>
        <w:tab/>
        <w:t>Gwadz M, Cleland CM, Applegate E, et al. Behavioral intervention improves treatment outcomes among HIV-infected individuals who have delayed, declined, or discontinued antiretroviral therapy: a randomized controlled trial of a novel intervention. AIDS Behav. 2015;19(10):1801-17.</w:t>
      </w:r>
    </w:p>
    <w:p w14:paraId="4C1F7D5B" w14:textId="77777777" w:rsidR="009B35E2" w:rsidRPr="009B35E2" w:rsidRDefault="009B35E2" w:rsidP="00945376">
      <w:pPr>
        <w:pStyle w:val="EndNoteBibliography"/>
        <w:spacing w:line="480" w:lineRule="auto"/>
        <w:rPr>
          <w:noProof/>
        </w:rPr>
      </w:pPr>
      <w:r w:rsidRPr="009B35E2">
        <w:rPr>
          <w:noProof/>
        </w:rPr>
        <w:t>11.</w:t>
      </w:r>
      <w:r w:rsidRPr="009B35E2">
        <w:rPr>
          <w:noProof/>
        </w:rPr>
        <w:tab/>
        <w:t>Wolitski RJ, Kidder DP, Pals SL, et al. Randomized trial of the effects of housing assistance on the health and risk behaviors of homeless and unstably housed people living with HIV. AIDS Behav. 2010;14(3):493-503.</w:t>
      </w:r>
    </w:p>
    <w:p w14:paraId="39AF4FBD" w14:textId="77777777" w:rsidR="009B35E2" w:rsidRPr="009B35E2" w:rsidRDefault="009B35E2" w:rsidP="00945376">
      <w:pPr>
        <w:pStyle w:val="EndNoteBibliography"/>
        <w:spacing w:line="480" w:lineRule="auto"/>
        <w:rPr>
          <w:noProof/>
        </w:rPr>
      </w:pPr>
      <w:r w:rsidRPr="009B35E2">
        <w:rPr>
          <w:noProof/>
        </w:rPr>
        <w:t>12.</w:t>
      </w:r>
      <w:r w:rsidRPr="009B35E2">
        <w:rPr>
          <w:noProof/>
        </w:rPr>
        <w:tab/>
        <w:t>Shade SB, Steward WT, Koester KA, Chakravarty D, Myers JJ. Health information technology interventions enhance care completion, engagement in HIV care and treatment, and viral suppression among HIV-infected patients in publicly funded settings. J Am Med Inform Assoc. 2015;22(e1):e104-11.</w:t>
      </w:r>
    </w:p>
    <w:p w14:paraId="0F79232B" w14:textId="77777777" w:rsidR="009B35E2" w:rsidRPr="009B35E2" w:rsidRDefault="009B35E2" w:rsidP="00945376">
      <w:pPr>
        <w:pStyle w:val="EndNoteBibliography"/>
        <w:spacing w:line="480" w:lineRule="auto"/>
        <w:rPr>
          <w:noProof/>
        </w:rPr>
      </w:pPr>
      <w:r w:rsidRPr="009B35E2">
        <w:rPr>
          <w:noProof/>
        </w:rPr>
        <w:t>13.</w:t>
      </w:r>
      <w:r w:rsidRPr="009B35E2">
        <w:rPr>
          <w:noProof/>
        </w:rPr>
        <w:tab/>
        <w:t>Purcell DW, Latka MH, Metsch LR, et al. Results from a randomized controlled trial of a peer-mentoring intervention to reduce HIV transmission and increase access to care and adherence to HIV medications among HIV-seropositive injection drug users. J Acquir Immune Defic Syndr. 2007;46 Suppl 2:S35-47.</w:t>
      </w:r>
    </w:p>
    <w:p w14:paraId="04BA4A74" w14:textId="77777777" w:rsidR="009B35E2" w:rsidRPr="009B35E2" w:rsidRDefault="009B35E2" w:rsidP="00945376">
      <w:pPr>
        <w:pStyle w:val="EndNoteBibliography"/>
        <w:spacing w:line="480" w:lineRule="auto"/>
        <w:rPr>
          <w:noProof/>
        </w:rPr>
      </w:pPr>
      <w:r w:rsidRPr="009B35E2">
        <w:rPr>
          <w:noProof/>
        </w:rPr>
        <w:t>14.</w:t>
      </w:r>
      <w:r w:rsidRPr="009B35E2">
        <w:rPr>
          <w:noProof/>
        </w:rPr>
        <w:tab/>
        <w:t>Cunningham CO, Sohler NL, Cooperman NA, Berg KM, Litwin AH, Arnsten JH. Strategies to improve access to and utilization of health care services and adherence to antiretroviral therapy among HIV-infected drug users. Subst Use Misuse. 2011;46(2-3):218-32.</w:t>
      </w:r>
    </w:p>
    <w:p w14:paraId="6B4EB777" w14:textId="77777777" w:rsidR="009B35E2" w:rsidRPr="009B35E2" w:rsidRDefault="009B35E2" w:rsidP="00945376">
      <w:pPr>
        <w:pStyle w:val="EndNoteBibliography"/>
        <w:spacing w:line="480" w:lineRule="auto"/>
        <w:rPr>
          <w:noProof/>
        </w:rPr>
      </w:pPr>
      <w:r w:rsidRPr="009B35E2">
        <w:rPr>
          <w:noProof/>
        </w:rPr>
        <w:t>15.</w:t>
      </w:r>
      <w:r w:rsidRPr="009B35E2">
        <w:rPr>
          <w:noProof/>
        </w:rPr>
        <w:tab/>
        <w:t>Schranz AJ, Brady KA, Momplaisir F, Metlay JP, Stephens A, Yehia BR. Comparison of HIV outcomes for patients linked at hospital versus community-based clinics. AIDS Patient Care STDS. 2015;29(3):117-25.</w:t>
      </w:r>
    </w:p>
    <w:p w14:paraId="147C3962" w14:textId="77777777" w:rsidR="009B35E2" w:rsidRPr="009B35E2" w:rsidRDefault="009B35E2" w:rsidP="00945376">
      <w:pPr>
        <w:pStyle w:val="EndNoteBibliography"/>
        <w:spacing w:line="480" w:lineRule="auto"/>
        <w:rPr>
          <w:noProof/>
        </w:rPr>
      </w:pPr>
      <w:r w:rsidRPr="009B35E2">
        <w:rPr>
          <w:noProof/>
        </w:rPr>
        <w:t>16.</w:t>
      </w:r>
      <w:r w:rsidRPr="009B35E2">
        <w:rPr>
          <w:noProof/>
        </w:rPr>
        <w:tab/>
        <w:t>Terzian AS, Irvine MK, Hollod LM, Lim S, Rojas J, Shepard CW. Effect of HIV housing services on engagement in care and treatment, New York City, 2011. AIDS Behav. 2015;19(11):2087-96.</w:t>
      </w:r>
    </w:p>
    <w:p w14:paraId="0EA78C8A" w14:textId="77777777" w:rsidR="009B35E2" w:rsidRPr="009B35E2" w:rsidRDefault="009B35E2" w:rsidP="00945376">
      <w:pPr>
        <w:pStyle w:val="EndNoteBibliography"/>
        <w:spacing w:line="480" w:lineRule="auto"/>
        <w:rPr>
          <w:noProof/>
        </w:rPr>
      </w:pPr>
      <w:r w:rsidRPr="009B35E2">
        <w:rPr>
          <w:noProof/>
        </w:rPr>
        <w:t>17.</w:t>
      </w:r>
      <w:r w:rsidRPr="009B35E2">
        <w:rPr>
          <w:noProof/>
        </w:rPr>
        <w:tab/>
        <w:t>Irvine MK, Chamberlin SA, Robbins RS, et al. Improvements in HIV care engagement and viral load suppression following enrollment in a comprehensive HIV care coordination program. Clin Infect Dis. 2015;60(2):298-310.</w:t>
      </w:r>
    </w:p>
    <w:p w14:paraId="129BFAF5" w14:textId="77777777" w:rsidR="009B35E2" w:rsidRPr="009B35E2" w:rsidRDefault="009B35E2" w:rsidP="00945376">
      <w:pPr>
        <w:pStyle w:val="EndNoteBibliography"/>
        <w:spacing w:line="480" w:lineRule="auto"/>
        <w:rPr>
          <w:noProof/>
        </w:rPr>
      </w:pPr>
      <w:r w:rsidRPr="009B35E2">
        <w:rPr>
          <w:noProof/>
        </w:rPr>
        <w:t>18.</w:t>
      </w:r>
      <w:r w:rsidRPr="009B35E2">
        <w:rPr>
          <w:noProof/>
        </w:rPr>
        <w:tab/>
        <w:t>Bogart LM, Wagner GJ, Mutchler MG, et al. Community HIV treatment advocacy programs may support treatment adherence. AIDS Educ Prev. 2012;24(1):1-14.</w:t>
      </w:r>
    </w:p>
    <w:p w14:paraId="2E29E52A" w14:textId="77777777" w:rsidR="009B35E2" w:rsidRPr="009B35E2" w:rsidRDefault="009B35E2" w:rsidP="00945376">
      <w:pPr>
        <w:pStyle w:val="EndNoteBibliography"/>
        <w:spacing w:line="480" w:lineRule="auto"/>
        <w:rPr>
          <w:noProof/>
        </w:rPr>
      </w:pPr>
      <w:r w:rsidRPr="009B35E2">
        <w:rPr>
          <w:noProof/>
        </w:rPr>
        <w:t>19.</w:t>
      </w:r>
      <w:r w:rsidRPr="009B35E2">
        <w:rPr>
          <w:noProof/>
        </w:rPr>
        <w:tab/>
        <w:t>Andersen M, Hockman E, Smereck G, et al. Retaining women in HIV medical care. J Assoc Nurses AIDS Care. 2007;18(3):33-41.</w:t>
      </w:r>
    </w:p>
    <w:p w14:paraId="50A10CF1" w14:textId="77777777" w:rsidR="009B35E2" w:rsidRPr="009B35E2" w:rsidRDefault="009B35E2" w:rsidP="00945376">
      <w:pPr>
        <w:pStyle w:val="EndNoteBibliography"/>
        <w:spacing w:line="480" w:lineRule="auto"/>
        <w:rPr>
          <w:noProof/>
        </w:rPr>
      </w:pPr>
      <w:r w:rsidRPr="009B35E2">
        <w:rPr>
          <w:noProof/>
        </w:rPr>
        <w:t>20.</w:t>
      </w:r>
      <w:r w:rsidRPr="009B35E2">
        <w:rPr>
          <w:noProof/>
        </w:rPr>
        <w:tab/>
        <w:t>Lucas GM, Chaudhry A, Hsu J, et al. Clinic-based treatment of opioid-dependent HIV-infected patients versus referral to an opioid treatment program: a randomized trial. Ann Intern Med. 2010;152(11):704-11.</w:t>
      </w:r>
    </w:p>
    <w:p w14:paraId="7A436F45" w14:textId="77777777" w:rsidR="009B35E2" w:rsidRPr="009B35E2" w:rsidRDefault="009B35E2" w:rsidP="00945376">
      <w:pPr>
        <w:pStyle w:val="EndNoteBibliography"/>
        <w:spacing w:line="480" w:lineRule="auto"/>
        <w:rPr>
          <w:noProof/>
        </w:rPr>
      </w:pPr>
      <w:r w:rsidRPr="009B35E2">
        <w:rPr>
          <w:noProof/>
        </w:rPr>
        <w:t>21.</w:t>
      </w:r>
      <w:r w:rsidRPr="009B35E2">
        <w:rPr>
          <w:noProof/>
        </w:rPr>
        <w:tab/>
        <w:t>Davila JA, Miertschin N, Sansgiry S, Schwarzwald H, Henley C, Giordano TP. Centralization of HIV services in HIV-positive African-American and Hispanic youth improves retention in care. AIDS Care. 2013;25(2):202-6.</w:t>
      </w:r>
    </w:p>
    <w:p w14:paraId="102AB325" w14:textId="77777777" w:rsidR="009B35E2" w:rsidRPr="009B35E2" w:rsidRDefault="009B35E2" w:rsidP="00945376">
      <w:pPr>
        <w:pStyle w:val="EndNoteBibliography"/>
        <w:spacing w:line="480" w:lineRule="auto"/>
        <w:rPr>
          <w:noProof/>
        </w:rPr>
      </w:pPr>
      <w:r w:rsidRPr="009B35E2">
        <w:rPr>
          <w:noProof/>
        </w:rPr>
        <w:t>22.</w:t>
      </w:r>
      <w:r w:rsidRPr="009B35E2">
        <w:rPr>
          <w:noProof/>
        </w:rPr>
        <w:tab/>
        <w:t>Enriquez M, Farnan R, Cheng AL, et al. Impact of a bilingual/bicultural care team on HIV-related health outcomes. J Assoc Nurses AIDS Care. 2008;19(4):295-301.</w:t>
      </w:r>
    </w:p>
    <w:p w14:paraId="6491C6BF" w14:textId="77777777" w:rsidR="009B35E2" w:rsidRPr="009B35E2" w:rsidRDefault="009B35E2" w:rsidP="00945376">
      <w:pPr>
        <w:pStyle w:val="EndNoteBibliography"/>
        <w:spacing w:line="480" w:lineRule="auto"/>
        <w:rPr>
          <w:noProof/>
        </w:rPr>
      </w:pPr>
      <w:r w:rsidRPr="009B35E2">
        <w:rPr>
          <w:noProof/>
        </w:rPr>
        <w:t>23.</w:t>
      </w:r>
      <w:r w:rsidRPr="009B35E2">
        <w:rPr>
          <w:noProof/>
        </w:rPr>
        <w:tab/>
        <w:t>Gardner LI, Giordano TP, Marks G, et al. Enhanced personal contact with HIV patients improves retention in primary care: a randomized trial in 6 US HIV clinics. Clin Infect Dis. 2014;59(5):725-34.</w:t>
      </w:r>
    </w:p>
    <w:p w14:paraId="419EAC7D" w14:textId="77777777" w:rsidR="009B35E2" w:rsidRPr="009B35E2" w:rsidRDefault="009B35E2" w:rsidP="00945376">
      <w:pPr>
        <w:pStyle w:val="EndNoteBibliography"/>
        <w:spacing w:line="480" w:lineRule="auto"/>
        <w:rPr>
          <w:noProof/>
        </w:rPr>
      </w:pPr>
      <w:r w:rsidRPr="009B35E2">
        <w:rPr>
          <w:noProof/>
        </w:rPr>
        <w:t>24.</w:t>
      </w:r>
      <w:r w:rsidRPr="009B35E2">
        <w:rPr>
          <w:noProof/>
        </w:rPr>
        <w:tab/>
        <w:t>Konkle-Parker DJ, Amico KR, McKinney VE. Effects of an intervention addressing information, motivation, and behavioral skills on HIV care adherence in a southern clinic cohort. AIDS Care. 2014;26(6):674-83.</w:t>
      </w:r>
    </w:p>
    <w:p w14:paraId="25414A49" w14:textId="77777777" w:rsidR="009B35E2" w:rsidRPr="009B35E2" w:rsidRDefault="009B35E2" w:rsidP="00945376">
      <w:pPr>
        <w:pStyle w:val="EndNoteBibliography"/>
        <w:spacing w:line="480" w:lineRule="auto"/>
        <w:rPr>
          <w:noProof/>
        </w:rPr>
      </w:pPr>
      <w:r w:rsidRPr="009B35E2">
        <w:rPr>
          <w:noProof/>
        </w:rPr>
        <w:t>25.</w:t>
      </w:r>
      <w:r w:rsidRPr="009B35E2">
        <w:rPr>
          <w:noProof/>
        </w:rPr>
        <w:tab/>
        <w:t>Gardner LI, Marks G, Craw JA, et al. A low-effort, clinic-wide intervention improves attendance for HIV primary care. Clin Infect Dis. 2012;55(8):1124-34.</w:t>
      </w:r>
    </w:p>
    <w:p w14:paraId="44EADB28" w14:textId="77777777" w:rsidR="009B35E2" w:rsidRPr="009B35E2" w:rsidRDefault="009B35E2" w:rsidP="00945376">
      <w:pPr>
        <w:pStyle w:val="EndNoteBibliography"/>
        <w:spacing w:line="480" w:lineRule="auto"/>
        <w:rPr>
          <w:noProof/>
        </w:rPr>
      </w:pPr>
      <w:r w:rsidRPr="009B35E2">
        <w:rPr>
          <w:noProof/>
        </w:rPr>
        <w:t>26.</w:t>
      </w:r>
      <w:r w:rsidRPr="009B35E2">
        <w:rPr>
          <w:noProof/>
        </w:rPr>
        <w:tab/>
        <w:t>Hightow-Weidman LB, Smith JC, Valera E, Matthews DD, Lyons P. Keeping them in "STYLE": finding, linking, and retaining young HIV-positive black and Latino men who have sex with men in care. AIDS Patient Care STDS. 2011;25(1):37-45.</w:t>
      </w:r>
    </w:p>
    <w:p w14:paraId="080322BD" w14:textId="77777777" w:rsidR="009B35E2" w:rsidRPr="009B35E2" w:rsidRDefault="009B35E2" w:rsidP="00945376">
      <w:pPr>
        <w:pStyle w:val="EndNoteBibliography"/>
        <w:spacing w:line="480" w:lineRule="auto"/>
        <w:rPr>
          <w:noProof/>
        </w:rPr>
      </w:pPr>
      <w:r w:rsidRPr="009B35E2">
        <w:rPr>
          <w:noProof/>
        </w:rPr>
        <w:t>27.</w:t>
      </w:r>
      <w:r w:rsidRPr="009B35E2">
        <w:rPr>
          <w:noProof/>
        </w:rPr>
        <w:tab/>
        <w:t>Norton BL, Person AK, Castillo C, Pastrana C, Subramanian M, Stout JE. Barriers to using text message appointment reminders in an HIV clinic. Telemed J E Health. 2014;20(1):86-9.</w:t>
      </w:r>
    </w:p>
    <w:p w14:paraId="0B3FDFDD" w14:textId="77777777" w:rsidR="009B35E2" w:rsidRPr="009B35E2" w:rsidRDefault="009B35E2" w:rsidP="00945376">
      <w:pPr>
        <w:pStyle w:val="EndNoteBibliography"/>
        <w:spacing w:line="480" w:lineRule="auto"/>
        <w:rPr>
          <w:noProof/>
        </w:rPr>
      </w:pPr>
      <w:r w:rsidRPr="009B35E2">
        <w:rPr>
          <w:noProof/>
        </w:rPr>
        <w:t>28.</w:t>
      </w:r>
      <w:r w:rsidRPr="009B35E2">
        <w:rPr>
          <w:noProof/>
        </w:rPr>
        <w:tab/>
        <w:t>Saifu HN, Asch SM, Goetz MB, et al. Evaluation of human immunodeficiency virus and hepatitis C telemedicine clinics. Am J Manag Care. 2012;18(4):207-12.</w:t>
      </w:r>
    </w:p>
    <w:p w14:paraId="7A2FAA84" w14:textId="77777777" w:rsidR="009B35E2" w:rsidRPr="009B35E2" w:rsidRDefault="009B35E2" w:rsidP="00945376">
      <w:pPr>
        <w:pStyle w:val="EndNoteBibliography"/>
        <w:spacing w:line="480" w:lineRule="auto"/>
        <w:rPr>
          <w:noProof/>
        </w:rPr>
      </w:pPr>
      <w:r w:rsidRPr="009B35E2">
        <w:rPr>
          <w:noProof/>
        </w:rPr>
        <w:t>29.</w:t>
      </w:r>
      <w:r w:rsidRPr="009B35E2">
        <w:rPr>
          <w:noProof/>
        </w:rPr>
        <w:tab/>
        <w:t>Henry SR, Goetz MB, Asch SM. The effect of automated telephone appointment reminders on HIV primary care no-shows by veterans. J Assoc Nurses AIDS Care. 2012;23(5):409-18.</w:t>
      </w:r>
    </w:p>
    <w:p w14:paraId="0C7A20A3" w14:textId="77777777" w:rsidR="009B35E2" w:rsidRPr="009B35E2" w:rsidRDefault="009B35E2" w:rsidP="00945376">
      <w:pPr>
        <w:pStyle w:val="EndNoteBibliography"/>
        <w:spacing w:line="480" w:lineRule="auto"/>
        <w:rPr>
          <w:noProof/>
        </w:rPr>
      </w:pPr>
      <w:r w:rsidRPr="009B35E2">
        <w:rPr>
          <w:noProof/>
        </w:rPr>
        <w:t>30.</w:t>
      </w:r>
      <w:r w:rsidRPr="009B35E2">
        <w:rPr>
          <w:noProof/>
        </w:rPr>
        <w:tab/>
        <w:t>Robbins GK, Lester W, Johnson KL, et al. Efficacy of a clinical decision-support system in an HIV practice: a randomized trial. Ann Intern Med. 2012;157(11):757-66.</w:t>
      </w:r>
    </w:p>
    <w:p w14:paraId="0D4E04E1" w14:textId="77777777" w:rsidR="009B35E2" w:rsidRPr="009B35E2" w:rsidRDefault="009B35E2" w:rsidP="00945376">
      <w:pPr>
        <w:pStyle w:val="EndNoteBibliography"/>
        <w:spacing w:line="480" w:lineRule="auto"/>
        <w:rPr>
          <w:noProof/>
        </w:rPr>
      </w:pPr>
      <w:r w:rsidRPr="009B35E2">
        <w:rPr>
          <w:noProof/>
        </w:rPr>
        <w:t>31.</w:t>
      </w:r>
      <w:r w:rsidRPr="009B35E2">
        <w:rPr>
          <w:noProof/>
        </w:rPr>
        <w:tab/>
        <w:t>Konkle-Parker DJ, Erlen JA, Dubbert PM, May W. Pilot testing of an HIV medication adherence intervention in a public clinic in the Deep South. J Am Acad Nurse Pract. 2012;24(8):488-98.</w:t>
      </w:r>
    </w:p>
    <w:p w14:paraId="63DE4B9C" w14:textId="77777777" w:rsidR="009B35E2" w:rsidRPr="009B35E2" w:rsidRDefault="009B35E2" w:rsidP="00945376">
      <w:pPr>
        <w:pStyle w:val="EndNoteBibliography"/>
        <w:spacing w:line="480" w:lineRule="auto"/>
        <w:rPr>
          <w:noProof/>
        </w:rPr>
      </w:pPr>
      <w:r w:rsidRPr="009B35E2">
        <w:rPr>
          <w:noProof/>
        </w:rPr>
        <w:t>32.</w:t>
      </w:r>
      <w:r w:rsidRPr="009B35E2">
        <w:rPr>
          <w:noProof/>
        </w:rPr>
        <w:tab/>
        <w:t>Naar-King S, Outlaw A, Green-Jones M, Wright K, Parsons JT. Motivational interviewing by peer outreach workers: a pilot randomized clinical trial to retain adolescents and young adults in HIV care. AIDS Care. 2009;21(7):868-73.</w:t>
      </w:r>
    </w:p>
    <w:p w14:paraId="7DA44D61" w14:textId="77777777" w:rsidR="009B35E2" w:rsidRPr="009B35E2" w:rsidRDefault="009B35E2" w:rsidP="00945376">
      <w:pPr>
        <w:pStyle w:val="EndNoteBibliography"/>
        <w:spacing w:line="480" w:lineRule="auto"/>
        <w:rPr>
          <w:noProof/>
        </w:rPr>
      </w:pPr>
      <w:r w:rsidRPr="009B35E2">
        <w:rPr>
          <w:noProof/>
        </w:rPr>
        <w:t>33.</w:t>
      </w:r>
      <w:r w:rsidRPr="009B35E2">
        <w:rPr>
          <w:noProof/>
        </w:rPr>
        <w:tab/>
        <w:t>Cabral HJ, Tobias C, Rajabiun S, et al. Outreach program contacts: do they increase the likelihood of engagement and retention in HIV primary care for hard-to-reach patients? AIDS Patient Care STDS. 2007;21 Suppl 1:S59-67.</w:t>
      </w:r>
    </w:p>
    <w:p w14:paraId="50F6F7A1" w14:textId="77777777" w:rsidR="009B35E2" w:rsidRPr="009B35E2" w:rsidRDefault="009B35E2" w:rsidP="00945376">
      <w:pPr>
        <w:pStyle w:val="EndNoteBibliography"/>
        <w:spacing w:line="480" w:lineRule="auto"/>
        <w:rPr>
          <w:noProof/>
        </w:rPr>
      </w:pPr>
      <w:r w:rsidRPr="009B35E2">
        <w:rPr>
          <w:noProof/>
        </w:rPr>
        <w:t>34.</w:t>
      </w:r>
      <w:r w:rsidRPr="009B35E2">
        <w:rPr>
          <w:noProof/>
        </w:rPr>
        <w:tab/>
        <w:t>Proeschold-Bell RJ, Belden CM, Parnell H, Cohen S, Cromwell M, Lombard F. A randomized controlled trial of health information exchange between human immunodeficiency virus institutions. J Public Health Manag Pract. 2010;16(6):521-8.</w:t>
      </w:r>
    </w:p>
    <w:p w14:paraId="2357CA95" w14:textId="77777777" w:rsidR="009B35E2" w:rsidRPr="009B35E2" w:rsidRDefault="009B35E2" w:rsidP="00945376">
      <w:pPr>
        <w:pStyle w:val="EndNoteBibliography"/>
        <w:spacing w:line="480" w:lineRule="auto"/>
        <w:rPr>
          <w:noProof/>
        </w:rPr>
      </w:pPr>
      <w:r w:rsidRPr="009B35E2">
        <w:rPr>
          <w:noProof/>
        </w:rPr>
        <w:t>35.</w:t>
      </w:r>
      <w:r w:rsidRPr="009B35E2">
        <w:rPr>
          <w:noProof/>
        </w:rPr>
        <w:tab/>
        <w:t>Altice FL, Bruce RD, Lucas GM, et al. HIV treatment outcomes among HIV-infected, opioid-dependent patients receiving buprenorphine/naloxone treatment within HIV clinical care settings: results from a multisite study. J Acquir Immune Defic Syndr. 2011;56 Suppl 1:S22-32.</w:t>
      </w:r>
    </w:p>
    <w:p w14:paraId="16800F5B" w14:textId="77777777" w:rsidR="009B35E2" w:rsidRPr="009B35E2" w:rsidRDefault="009B35E2" w:rsidP="00945376">
      <w:pPr>
        <w:pStyle w:val="EndNoteBibliography"/>
        <w:spacing w:line="480" w:lineRule="auto"/>
        <w:rPr>
          <w:noProof/>
        </w:rPr>
      </w:pPr>
      <w:r w:rsidRPr="009B35E2">
        <w:rPr>
          <w:noProof/>
        </w:rPr>
        <w:t>36.</w:t>
      </w:r>
      <w:r w:rsidRPr="009B35E2">
        <w:rPr>
          <w:noProof/>
        </w:rPr>
        <w:tab/>
        <w:t>Hanna DB, Buchacz K, Gebo KA, et al. Association between U.S. state AIDS Drug Assistance Program (ADAP) features and HIV antiretroviral therapy initiation, 2001-2009. PLoS One. 2013;8(11):e78952.</w:t>
      </w:r>
    </w:p>
    <w:p w14:paraId="71F37EA4" w14:textId="77777777" w:rsidR="009B35E2" w:rsidRPr="009B35E2" w:rsidRDefault="009B35E2" w:rsidP="00945376">
      <w:pPr>
        <w:pStyle w:val="EndNoteBibliography"/>
        <w:spacing w:line="480" w:lineRule="auto"/>
        <w:rPr>
          <w:noProof/>
        </w:rPr>
      </w:pPr>
      <w:r w:rsidRPr="009B35E2">
        <w:rPr>
          <w:noProof/>
        </w:rPr>
        <w:t>37.</w:t>
      </w:r>
      <w:r w:rsidRPr="009B35E2">
        <w:rPr>
          <w:noProof/>
        </w:rPr>
        <w:tab/>
        <w:t>Himelhoch S, Brown CH, Walkup J, et al. HIV patients with psychiatric disorders are less likely to discontinue HAART. AIDS. 2009;23(13):1735-42.</w:t>
      </w:r>
    </w:p>
    <w:p w14:paraId="618146C8" w14:textId="77777777" w:rsidR="009B35E2" w:rsidRPr="009B35E2" w:rsidRDefault="009B35E2" w:rsidP="00945376">
      <w:pPr>
        <w:pStyle w:val="EndNoteBibliography"/>
        <w:spacing w:line="480" w:lineRule="auto"/>
        <w:rPr>
          <w:noProof/>
        </w:rPr>
      </w:pPr>
      <w:r w:rsidRPr="009B35E2">
        <w:rPr>
          <w:noProof/>
        </w:rPr>
        <w:t>38.</w:t>
      </w:r>
      <w:r w:rsidRPr="009B35E2">
        <w:rPr>
          <w:noProof/>
        </w:rPr>
        <w:tab/>
        <w:t>Bove J, Golden MR, Dhanireddy S, Harrington RD, Dombrowski JC. Outcomes of a clinic-based, surveillance-informed intervention to relink patients to HIV care. J Acquir Immune Defic Syndr. 2015;70(3):262-8.</w:t>
      </w:r>
    </w:p>
    <w:p w14:paraId="6DC5D9FE" w14:textId="77777777" w:rsidR="009B35E2" w:rsidRPr="009B35E2" w:rsidRDefault="009B35E2" w:rsidP="00945376">
      <w:pPr>
        <w:pStyle w:val="EndNoteBibliography"/>
        <w:spacing w:line="480" w:lineRule="auto"/>
        <w:rPr>
          <w:noProof/>
        </w:rPr>
      </w:pPr>
      <w:r w:rsidRPr="009B35E2">
        <w:rPr>
          <w:noProof/>
        </w:rPr>
        <w:t>39.</w:t>
      </w:r>
      <w:r w:rsidRPr="009B35E2">
        <w:rPr>
          <w:noProof/>
        </w:rPr>
        <w:tab/>
        <w:t>Flash CA, Pasalar S, Hemmige V, et al. Benefits of a routine opt-out HIV testing and linkage to care program for previously diagnosed patients in publicly funded emergency departments in Houston, TX. J Acquir Immune Defic Syndr. 2015;69 Suppl 1:S8-15.</w:t>
      </w:r>
    </w:p>
    <w:p w14:paraId="369E8D6A" w14:textId="77777777" w:rsidR="009B35E2" w:rsidRPr="009B35E2" w:rsidRDefault="009B35E2" w:rsidP="00945376">
      <w:pPr>
        <w:pStyle w:val="EndNoteBibliography"/>
        <w:spacing w:line="480" w:lineRule="auto"/>
        <w:rPr>
          <w:noProof/>
        </w:rPr>
      </w:pPr>
      <w:r w:rsidRPr="009B35E2">
        <w:rPr>
          <w:noProof/>
        </w:rPr>
        <w:t>40.</w:t>
      </w:r>
      <w:r w:rsidRPr="009B35E2">
        <w:rPr>
          <w:noProof/>
        </w:rPr>
        <w:tab/>
        <w:t>Bradford JB, Coleman S, Cunningham W. HIV System Navigation: an emerging model to improve HIV care access. AIDS Patient Care STDS. 2007;21 Suppl 1:S49-58.</w:t>
      </w:r>
    </w:p>
    <w:p w14:paraId="30856CFF" w14:textId="77777777" w:rsidR="009B35E2" w:rsidRPr="009B35E2" w:rsidRDefault="009B35E2" w:rsidP="00945376">
      <w:pPr>
        <w:pStyle w:val="EndNoteBibliography"/>
        <w:spacing w:line="480" w:lineRule="auto"/>
        <w:rPr>
          <w:noProof/>
        </w:rPr>
      </w:pPr>
      <w:r w:rsidRPr="009B35E2">
        <w:rPr>
          <w:noProof/>
        </w:rPr>
        <w:t>41.</w:t>
      </w:r>
      <w:r w:rsidRPr="009B35E2">
        <w:rPr>
          <w:noProof/>
        </w:rPr>
        <w:tab/>
        <w:t>Magnus M, Herwehe J, Gruber D, et al. Improved HIV-related outcomes associated with implementation of a novel public health information exchange. Int J Med Inform. 2012;81(10):e30-8.</w:t>
      </w:r>
    </w:p>
    <w:p w14:paraId="68FFB885" w14:textId="5AFCD508" w:rsidR="00F626CD" w:rsidRDefault="009B35E2" w:rsidP="00945376">
      <w:pPr>
        <w:spacing w:line="480" w:lineRule="auto"/>
      </w:pPr>
      <w:r>
        <w:fldChar w:fldCharType="end"/>
      </w:r>
    </w:p>
    <w:sectPr w:rsidR="00F626CD" w:rsidSect="00F626C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61288"/>
    <w:multiLevelType w:val="hybridMultilevel"/>
    <w:tmpl w:val="BD1C8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6A6B86"/>
    <w:multiLevelType w:val="hybridMultilevel"/>
    <w:tmpl w:val="A01CD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A757E"/>
    <w:multiLevelType w:val="hybridMultilevel"/>
    <w:tmpl w:val="B9FC91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B2642"/>
    <w:multiLevelType w:val="hybridMultilevel"/>
    <w:tmpl w:val="B9A8E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133B6C"/>
    <w:multiLevelType w:val="hybridMultilevel"/>
    <w:tmpl w:val="665C4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85FB1"/>
    <w:multiLevelType w:val="hybridMultilevel"/>
    <w:tmpl w:val="F7E83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40FEF"/>
    <w:multiLevelType w:val="hybridMultilevel"/>
    <w:tmpl w:val="81762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E31401"/>
    <w:multiLevelType w:val="hybridMultilevel"/>
    <w:tmpl w:val="083EB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D05749"/>
    <w:multiLevelType w:val="hybridMultilevel"/>
    <w:tmpl w:val="B9B86EC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90610AC"/>
    <w:multiLevelType w:val="hybridMultilevel"/>
    <w:tmpl w:val="851E4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AC1007"/>
    <w:multiLevelType w:val="hybridMultilevel"/>
    <w:tmpl w:val="C2582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C8177E"/>
    <w:multiLevelType w:val="hybridMultilevel"/>
    <w:tmpl w:val="60E48BBE"/>
    <w:lvl w:ilvl="0" w:tplc="72D6055E">
      <w:start w:val="6"/>
      <w:numFmt w:val="decimal"/>
      <w:lvlText w:val="%1"/>
      <w:lvlJc w:val="left"/>
      <w:pPr>
        <w:ind w:left="720" w:hanging="360"/>
      </w:pPr>
      <w:rPr>
        <w:rFonts w:ascii="Symbol" w:eastAsiaTheme="minorHAnsi" w:hAnsi="Symbol" w:cstheme="minorBidi" w:hint="default"/>
        <w:color w:val="auto"/>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B71808"/>
    <w:multiLevelType w:val="hybridMultilevel"/>
    <w:tmpl w:val="2E84E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0"/>
  </w:num>
  <w:num w:numId="4">
    <w:abstractNumId w:val="2"/>
  </w:num>
  <w:num w:numId="5">
    <w:abstractNumId w:val="8"/>
  </w:num>
  <w:num w:numId="6">
    <w:abstractNumId w:val="3"/>
  </w:num>
  <w:num w:numId="7">
    <w:abstractNumId w:val="7"/>
  </w:num>
  <w:num w:numId="8">
    <w:abstractNumId w:val="6"/>
  </w:num>
  <w:num w:numId="9">
    <w:abstractNumId w:val="12"/>
  </w:num>
  <w:num w:numId="10">
    <w:abstractNumId w:val="9"/>
  </w:num>
  <w:num w:numId="11">
    <w:abstractNumId w:val="1"/>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AIDS &amp;amp; Behavio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26CD"/>
    <w:rsid w:val="000C408B"/>
    <w:rsid w:val="000F56C4"/>
    <w:rsid w:val="001A26E1"/>
    <w:rsid w:val="001D3936"/>
    <w:rsid w:val="00261FDB"/>
    <w:rsid w:val="002A3E5D"/>
    <w:rsid w:val="002B6662"/>
    <w:rsid w:val="0030420D"/>
    <w:rsid w:val="00397256"/>
    <w:rsid w:val="003C53DE"/>
    <w:rsid w:val="00490664"/>
    <w:rsid w:val="00594572"/>
    <w:rsid w:val="00594C43"/>
    <w:rsid w:val="005A130B"/>
    <w:rsid w:val="005F5586"/>
    <w:rsid w:val="006434CD"/>
    <w:rsid w:val="00793780"/>
    <w:rsid w:val="007E7035"/>
    <w:rsid w:val="008449A6"/>
    <w:rsid w:val="00862EFD"/>
    <w:rsid w:val="008A7980"/>
    <w:rsid w:val="00945376"/>
    <w:rsid w:val="00951032"/>
    <w:rsid w:val="00967AA6"/>
    <w:rsid w:val="009B35E2"/>
    <w:rsid w:val="009F29B5"/>
    <w:rsid w:val="00A00407"/>
    <w:rsid w:val="00A34C51"/>
    <w:rsid w:val="00A554E2"/>
    <w:rsid w:val="00A9763F"/>
    <w:rsid w:val="00C11C55"/>
    <w:rsid w:val="00CB36D5"/>
    <w:rsid w:val="00CF04FB"/>
    <w:rsid w:val="00D42829"/>
    <w:rsid w:val="00E025BC"/>
    <w:rsid w:val="00E77A82"/>
    <w:rsid w:val="00EE6D43"/>
    <w:rsid w:val="00EF35DA"/>
    <w:rsid w:val="00F626CD"/>
    <w:rsid w:val="00F6784E"/>
    <w:rsid w:val="00FA2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E9D63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26CD"/>
    <w:rPr>
      <w:sz w:val="18"/>
      <w:szCs w:val="18"/>
    </w:rPr>
  </w:style>
  <w:style w:type="paragraph" w:styleId="CommentText">
    <w:name w:val="annotation text"/>
    <w:basedOn w:val="Normal"/>
    <w:link w:val="CommentTextChar"/>
    <w:uiPriority w:val="99"/>
    <w:semiHidden/>
    <w:unhideWhenUsed/>
    <w:rsid w:val="00F626CD"/>
    <w:rPr>
      <w:rFonts w:eastAsiaTheme="minorEastAsia"/>
    </w:rPr>
  </w:style>
  <w:style w:type="character" w:customStyle="1" w:styleId="CommentTextChar">
    <w:name w:val="Comment Text Char"/>
    <w:basedOn w:val="DefaultParagraphFont"/>
    <w:link w:val="CommentText"/>
    <w:uiPriority w:val="99"/>
    <w:semiHidden/>
    <w:rsid w:val="00F626CD"/>
    <w:rPr>
      <w:rFonts w:eastAsiaTheme="minorEastAsia"/>
    </w:rPr>
  </w:style>
  <w:style w:type="paragraph" w:styleId="CommentSubject">
    <w:name w:val="annotation subject"/>
    <w:basedOn w:val="CommentText"/>
    <w:next w:val="CommentText"/>
    <w:link w:val="CommentSubjectChar"/>
    <w:uiPriority w:val="99"/>
    <w:semiHidden/>
    <w:unhideWhenUsed/>
    <w:rsid w:val="00F626CD"/>
    <w:rPr>
      <w:b/>
      <w:bCs/>
      <w:sz w:val="20"/>
      <w:szCs w:val="20"/>
    </w:rPr>
  </w:style>
  <w:style w:type="character" w:customStyle="1" w:styleId="CommentSubjectChar">
    <w:name w:val="Comment Subject Char"/>
    <w:basedOn w:val="CommentTextChar"/>
    <w:link w:val="CommentSubject"/>
    <w:uiPriority w:val="99"/>
    <w:semiHidden/>
    <w:rsid w:val="00F626CD"/>
    <w:rPr>
      <w:rFonts w:eastAsiaTheme="minorEastAsia"/>
      <w:b/>
      <w:bCs/>
      <w:sz w:val="20"/>
      <w:szCs w:val="20"/>
    </w:rPr>
  </w:style>
  <w:style w:type="paragraph" w:styleId="BalloonText">
    <w:name w:val="Balloon Text"/>
    <w:basedOn w:val="Normal"/>
    <w:link w:val="BalloonTextChar"/>
    <w:uiPriority w:val="99"/>
    <w:semiHidden/>
    <w:unhideWhenUsed/>
    <w:rsid w:val="00F626CD"/>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F626CD"/>
    <w:rPr>
      <w:rFonts w:ascii="Lucida Grande" w:eastAsiaTheme="minorEastAsia" w:hAnsi="Lucida Grande" w:cs="Lucida Grande"/>
      <w:sz w:val="18"/>
      <w:szCs w:val="18"/>
    </w:rPr>
  </w:style>
  <w:style w:type="paragraph" w:styleId="NoSpacing">
    <w:name w:val="No Spacing"/>
    <w:uiPriority w:val="1"/>
    <w:qFormat/>
    <w:rsid w:val="00F626CD"/>
    <w:rPr>
      <w:rFonts w:eastAsiaTheme="minorEastAsia"/>
    </w:rPr>
  </w:style>
  <w:style w:type="paragraph" w:styleId="NormalWeb">
    <w:name w:val="Normal (Web)"/>
    <w:basedOn w:val="Normal"/>
    <w:uiPriority w:val="99"/>
    <w:semiHidden/>
    <w:unhideWhenUsed/>
    <w:rsid w:val="00F626CD"/>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F626CD"/>
  </w:style>
  <w:style w:type="table" w:styleId="TableGrid">
    <w:name w:val="Table Grid"/>
    <w:basedOn w:val="TableNormal"/>
    <w:uiPriority w:val="59"/>
    <w:rsid w:val="00F626C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26CD"/>
    <w:pPr>
      <w:ind w:left="720"/>
      <w:contextualSpacing/>
    </w:pPr>
    <w:rPr>
      <w:rFonts w:eastAsiaTheme="minorEastAsia"/>
    </w:rPr>
  </w:style>
  <w:style w:type="character" w:styleId="Hyperlink">
    <w:name w:val="Hyperlink"/>
    <w:basedOn w:val="DefaultParagraphFont"/>
    <w:uiPriority w:val="99"/>
    <w:unhideWhenUsed/>
    <w:rsid w:val="00F626CD"/>
    <w:rPr>
      <w:color w:val="0563C1" w:themeColor="hyperlink"/>
      <w:u w:val="single"/>
    </w:rPr>
  </w:style>
  <w:style w:type="character" w:styleId="Strong">
    <w:name w:val="Strong"/>
    <w:basedOn w:val="DefaultParagraphFont"/>
    <w:uiPriority w:val="22"/>
    <w:qFormat/>
    <w:rsid w:val="00F626CD"/>
    <w:rPr>
      <w:b/>
      <w:bCs/>
    </w:rPr>
  </w:style>
  <w:style w:type="paragraph" w:styleId="Revision">
    <w:name w:val="Revision"/>
    <w:hidden/>
    <w:uiPriority w:val="99"/>
    <w:semiHidden/>
    <w:rsid w:val="00F626CD"/>
    <w:rPr>
      <w:rFonts w:eastAsiaTheme="minorEastAsia"/>
    </w:rPr>
  </w:style>
  <w:style w:type="paragraph" w:styleId="Header">
    <w:name w:val="header"/>
    <w:basedOn w:val="Normal"/>
    <w:link w:val="HeaderChar"/>
    <w:uiPriority w:val="99"/>
    <w:unhideWhenUsed/>
    <w:rsid w:val="00F626CD"/>
    <w:pPr>
      <w:tabs>
        <w:tab w:val="center" w:pos="4320"/>
        <w:tab w:val="right" w:pos="8640"/>
      </w:tabs>
    </w:pPr>
    <w:rPr>
      <w:rFonts w:eastAsiaTheme="minorEastAsia"/>
    </w:rPr>
  </w:style>
  <w:style w:type="character" w:customStyle="1" w:styleId="HeaderChar">
    <w:name w:val="Header Char"/>
    <w:basedOn w:val="DefaultParagraphFont"/>
    <w:link w:val="Header"/>
    <w:uiPriority w:val="99"/>
    <w:rsid w:val="00F626CD"/>
    <w:rPr>
      <w:rFonts w:eastAsiaTheme="minorEastAsia"/>
    </w:rPr>
  </w:style>
  <w:style w:type="paragraph" w:styleId="Footer">
    <w:name w:val="footer"/>
    <w:basedOn w:val="Normal"/>
    <w:link w:val="FooterChar"/>
    <w:uiPriority w:val="99"/>
    <w:unhideWhenUsed/>
    <w:rsid w:val="00F626CD"/>
    <w:pPr>
      <w:tabs>
        <w:tab w:val="center" w:pos="4320"/>
        <w:tab w:val="right" w:pos="8640"/>
      </w:tabs>
    </w:pPr>
    <w:rPr>
      <w:rFonts w:eastAsiaTheme="minorEastAsia"/>
    </w:rPr>
  </w:style>
  <w:style w:type="character" w:customStyle="1" w:styleId="FooterChar">
    <w:name w:val="Footer Char"/>
    <w:basedOn w:val="DefaultParagraphFont"/>
    <w:link w:val="Footer"/>
    <w:uiPriority w:val="99"/>
    <w:rsid w:val="00F626CD"/>
    <w:rPr>
      <w:rFonts w:eastAsiaTheme="minorEastAsia"/>
    </w:rPr>
  </w:style>
  <w:style w:type="paragraph" w:customStyle="1" w:styleId="EndNoteBibliographyTitle">
    <w:name w:val="EndNote Bibliography Title"/>
    <w:basedOn w:val="Normal"/>
    <w:rsid w:val="00F626CD"/>
    <w:pPr>
      <w:jc w:val="center"/>
    </w:pPr>
    <w:rPr>
      <w:rFonts w:ascii="Calibri" w:eastAsiaTheme="minorEastAsia" w:hAnsi="Calibri"/>
    </w:rPr>
  </w:style>
  <w:style w:type="paragraph" w:customStyle="1" w:styleId="EndNoteBibliography">
    <w:name w:val="EndNote Bibliography"/>
    <w:basedOn w:val="Normal"/>
    <w:rsid w:val="00F626CD"/>
    <w:rPr>
      <w:rFonts w:ascii="Calibri" w:eastAsiaTheme="minorEastAsia" w:hAnsi="Calibri"/>
    </w:rPr>
  </w:style>
  <w:style w:type="character" w:styleId="FollowedHyperlink">
    <w:name w:val="FollowedHyperlink"/>
    <w:basedOn w:val="DefaultParagraphFont"/>
    <w:uiPriority w:val="99"/>
    <w:semiHidden/>
    <w:unhideWhenUsed/>
    <w:rsid w:val="00F626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6348</Words>
  <Characters>36185</Characters>
  <Application>Microsoft Office Word</Application>
  <DocSecurity>4</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Risher</dc:creator>
  <cp:keywords/>
  <dc:description/>
  <cp:lastModifiedBy>gmb5</cp:lastModifiedBy>
  <cp:revision>2</cp:revision>
  <dcterms:created xsi:type="dcterms:W3CDTF">2018-02-25T11:49:00Z</dcterms:created>
  <dcterms:modified xsi:type="dcterms:W3CDTF">2018-02-25T11:49:00Z</dcterms:modified>
</cp:coreProperties>
</file>